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3F7FD" w14:textId="77777777" w:rsidR="00471215" w:rsidRDefault="00471215" w:rsidP="00ED3428">
      <w:pPr>
        <w:pStyle w:val="Heading1"/>
        <w:jc w:val="center"/>
      </w:pPr>
      <w:bookmarkStart w:id="0" w:name="_Hlk2953126"/>
      <w:bookmarkStart w:id="1" w:name="_Toc536017939"/>
      <w:bookmarkEnd w:id="0"/>
      <w:r>
        <w:t>ABSTRACT OF THE DISSERTATION</w:t>
      </w:r>
      <w:bookmarkEnd w:id="1"/>
    </w:p>
    <w:p w14:paraId="55BD595C" w14:textId="77777777" w:rsidR="00471215" w:rsidRDefault="00471215" w:rsidP="00471215">
      <w:pPr>
        <w:jc w:val="center"/>
      </w:pPr>
      <w:r>
        <w:t>Title</w:t>
      </w:r>
    </w:p>
    <w:p w14:paraId="5C19FDF4" w14:textId="77777777" w:rsidR="00471215" w:rsidRDefault="00471215" w:rsidP="00471215">
      <w:pPr>
        <w:tabs>
          <w:tab w:val="center" w:pos="4320"/>
          <w:tab w:val="right" w:pos="8640"/>
        </w:tabs>
      </w:pPr>
      <w:r>
        <w:tab/>
        <w:t xml:space="preserve">by </w:t>
      </w:r>
      <w:r w:rsidRPr="00471215">
        <w:rPr>
          <w:caps/>
        </w:rPr>
        <w:t>John Braley</w:t>
      </w:r>
      <w:r>
        <w:rPr>
          <w:caps/>
        </w:rPr>
        <w:tab/>
      </w:r>
    </w:p>
    <w:p w14:paraId="6C306A2E" w14:textId="77777777" w:rsidR="00471215" w:rsidRDefault="00471215" w:rsidP="00471215">
      <w:pPr>
        <w:spacing w:line="240" w:lineRule="auto"/>
        <w:jc w:val="center"/>
      </w:pPr>
      <w:r>
        <w:t xml:space="preserve">Dissertation Director: </w:t>
      </w:r>
    </w:p>
    <w:p w14:paraId="1866602C" w14:textId="77777777" w:rsidR="00471215" w:rsidRDefault="00471215" w:rsidP="00471215">
      <w:pPr>
        <w:spacing w:after="200" w:line="276" w:lineRule="auto"/>
        <w:jc w:val="center"/>
      </w:pPr>
      <w:r>
        <w:t>Franklin L Moon</w:t>
      </w:r>
    </w:p>
    <w:p w14:paraId="2A843C65" w14:textId="77777777" w:rsidR="00471215" w:rsidRDefault="00471215">
      <w:pPr>
        <w:spacing w:after="200" w:line="276" w:lineRule="auto"/>
      </w:pPr>
    </w:p>
    <w:p w14:paraId="2E0DC250" w14:textId="77777777" w:rsidR="00471215" w:rsidRDefault="00471215">
      <w:pPr>
        <w:spacing w:after="200" w:line="276" w:lineRule="auto"/>
      </w:pPr>
    </w:p>
    <w:p w14:paraId="60E445CF" w14:textId="77777777" w:rsidR="00471215" w:rsidRDefault="00471215">
      <w:pPr>
        <w:spacing w:after="200" w:line="276" w:lineRule="auto"/>
      </w:pPr>
      <w:r>
        <w:t xml:space="preserve">Begin text here. </w:t>
      </w:r>
      <w:r>
        <w:br w:type="page"/>
      </w:r>
    </w:p>
    <w:p w14:paraId="305712BB" w14:textId="77777777" w:rsidR="00550D12" w:rsidRDefault="00471215" w:rsidP="00ED3428">
      <w:pPr>
        <w:pStyle w:val="Heading1"/>
      </w:pPr>
      <w:bookmarkStart w:id="2" w:name="_Toc536017940"/>
      <w:r>
        <w:lastRenderedPageBreak/>
        <w:t>Table of Contents</w:t>
      </w:r>
      <w:bookmarkEnd w:id="2"/>
    </w:p>
    <w:p w14:paraId="1776656E"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341DEA1A" w14:textId="77777777" w:rsidR="009B4D90" w:rsidRDefault="00DF2EDD">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7AAAC9AC" w14:textId="77777777" w:rsidR="009B4D90" w:rsidRDefault="00DF2EDD">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0507D0B6" w14:textId="77777777" w:rsidR="009B4D90" w:rsidRDefault="00DF2EDD">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17DE8819" w14:textId="77777777" w:rsidR="009B4D90" w:rsidRDefault="00DF2EDD">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4F17E07A" w14:textId="77777777" w:rsidR="009B4D90" w:rsidRDefault="00DF2EDD">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20B8767" w14:textId="77777777" w:rsidR="009B4D90" w:rsidRDefault="00DF2EDD">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F566783" w14:textId="77777777" w:rsidR="009B4D90" w:rsidRDefault="00DF2EDD">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0CDF869" w14:textId="77777777" w:rsidR="009B4D90" w:rsidRDefault="00DF2EDD">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BFBCAB" w14:textId="77777777" w:rsidR="009B4D90" w:rsidRDefault="00DF2EDD">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4EB5D4DF" w14:textId="77777777" w:rsidR="009B4D90" w:rsidRDefault="00DF2EDD">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30B4464E" w14:textId="77777777" w:rsidR="009B4D90" w:rsidRDefault="00DF2EDD">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0EF9E944" w14:textId="77777777" w:rsidR="009B4D90" w:rsidRDefault="00DF2EDD">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2476A1C2" w14:textId="77777777" w:rsidR="009B4D90" w:rsidRDefault="00DF2EDD">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762850F6" w14:textId="77777777" w:rsidR="009B4D90" w:rsidRDefault="00DF2EDD">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03B6E422" w14:textId="77777777" w:rsidR="009B4D90" w:rsidRDefault="00DF2EDD">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1A5A9C15" w14:textId="77777777" w:rsidR="009B4D90" w:rsidRDefault="00DF2EDD">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2122A028" w14:textId="77777777" w:rsidR="009B4D90" w:rsidRDefault="00DF2EDD">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4866DFCB" w14:textId="77777777" w:rsidR="009B4D90" w:rsidRDefault="00DF2EDD">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2DA4509B" w14:textId="77777777" w:rsidR="009B4D90" w:rsidRDefault="00DF2EDD">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13B50654" w14:textId="77777777" w:rsidR="009B4D90" w:rsidRDefault="00DF2EDD">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2C08AF3" w14:textId="77777777" w:rsidR="009B4D90" w:rsidRDefault="00DF2EDD">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4F9F5C3A" w14:textId="77777777" w:rsidR="009B4D90" w:rsidRDefault="00DF2EDD">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2FA1EFA5" w14:textId="77777777" w:rsidR="009B4D90" w:rsidRDefault="00DF2EDD">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727346DC" w14:textId="77777777" w:rsidR="009B4D90" w:rsidRDefault="00DF2EDD">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4B724F6C" w14:textId="77777777" w:rsidR="009B4D90" w:rsidRDefault="00DF2EDD">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B5DB27B" w14:textId="77777777" w:rsidR="009B4D90" w:rsidRDefault="00DF2EDD">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54950721" w14:textId="77777777" w:rsidR="009B4D90" w:rsidRDefault="00DF2EDD">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43F4CEF" w14:textId="77777777" w:rsidR="009B4D90" w:rsidRDefault="00DF2EDD">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B7765C2" w14:textId="77777777" w:rsidR="009B4D90" w:rsidRDefault="00DF2EDD">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E87A3E8" w14:textId="77777777" w:rsidR="009B4D90" w:rsidRDefault="00DF2EDD">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4A7F2B7" w14:textId="77777777" w:rsidR="009B4D90" w:rsidRDefault="00DF2EDD">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A174501" w14:textId="77777777" w:rsidR="009B4D90" w:rsidRDefault="00DF2EDD">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09BEE7C5" w14:textId="77777777" w:rsidR="009B4D90" w:rsidRDefault="00DF2EDD">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7BCE3114" w14:textId="77777777" w:rsidR="009B4D90" w:rsidRDefault="00DF2EDD">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03DB52B" w14:textId="77777777" w:rsidR="009B4D90" w:rsidRDefault="00DF2EDD">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A5BF17C" w14:textId="77777777" w:rsidR="00471215" w:rsidRDefault="00E42662">
      <w:pPr>
        <w:spacing w:after="200" w:line="276" w:lineRule="auto"/>
      </w:pPr>
      <w:r>
        <w:fldChar w:fldCharType="end"/>
      </w:r>
      <w:r w:rsidR="00471215">
        <w:br w:type="page"/>
      </w:r>
    </w:p>
    <w:p w14:paraId="444C0B19" w14:textId="77777777" w:rsidR="00471215" w:rsidRDefault="00471215" w:rsidP="00471215">
      <w:pPr>
        <w:pStyle w:val="Heading1"/>
      </w:pPr>
      <w:bookmarkStart w:id="3" w:name="_Toc536017941"/>
      <w:r>
        <w:lastRenderedPageBreak/>
        <w:t>List of Tables</w:t>
      </w:r>
      <w:bookmarkEnd w:id="3"/>
    </w:p>
    <w:p w14:paraId="34528AE2" w14:textId="77777777" w:rsidR="00471215" w:rsidRDefault="00471215">
      <w:pPr>
        <w:spacing w:after="200" w:line="276" w:lineRule="auto"/>
      </w:pPr>
      <w:r>
        <w:br w:type="page"/>
      </w:r>
    </w:p>
    <w:p w14:paraId="5DA6E0E8" w14:textId="77777777" w:rsidR="00471215" w:rsidRDefault="00471215" w:rsidP="00471215">
      <w:pPr>
        <w:pStyle w:val="Heading1"/>
      </w:pPr>
      <w:bookmarkStart w:id="4" w:name="_Toc536017942"/>
      <w:r>
        <w:lastRenderedPageBreak/>
        <w:t>List of Illustrations</w:t>
      </w:r>
      <w:bookmarkEnd w:id="4"/>
    </w:p>
    <w:p w14:paraId="660F1831" w14:textId="77777777" w:rsidR="00471215" w:rsidRDefault="00471215" w:rsidP="00471215"/>
    <w:p w14:paraId="6C200FED"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250FE82B" w14:textId="77777777" w:rsidR="00ED3428" w:rsidRDefault="00471215" w:rsidP="00471215">
      <w:pPr>
        <w:pStyle w:val="Heading1"/>
      </w:pPr>
      <w:bookmarkStart w:id="5" w:name="_Toc536017943"/>
      <w:r>
        <w:lastRenderedPageBreak/>
        <w:t>Introduction</w:t>
      </w:r>
      <w:bookmarkEnd w:id="5"/>
    </w:p>
    <w:p w14:paraId="6E4A70D7" w14:textId="77777777"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14:paraId="38D7E34A"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4D375909"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5F5F8F3A"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14:paraId="70067F8E" w14:textId="77777777"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14:paraId="44586279"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14:paraId="0DC6876A" w14:textId="77777777" w:rsidR="009B4D90" w:rsidRDefault="00ED3428" w:rsidP="00CE0102">
      <w:pPr>
        <w:spacing w:after="200" w:line="276" w:lineRule="auto"/>
      </w:pPr>
      <w:r>
        <w:br w:type="page"/>
      </w:r>
    </w:p>
    <w:p w14:paraId="14459D9D" w14:textId="77777777" w:rsidR="00ED3428" w:rsidRDefault="00ED3428" w:rsidP="009B4D90">
      <w:pPr>
        <w:pStyle w:val="Heading1"/>
      </w:pPr>
      <w:r>
        <w:lastRenderedPageBreak/>
        <w:t>State of the Art</w:t>
      </w:r>
    </w:p>
    <w:p w14:paraId="4DBC5B0A" w14:textId="77777777" w:rsidR="00ED3428" w:rsidRDefault="00594561" w:rsidP="00594561">
      <w:pPr>
        <w:pStyle w:val="Heading2"/>
      </w:pPr>
      <w:bookmarkStart w:id="6" w:name="_Toc536017944"/>
      <w:r>
        <w:t>Heading 2</w:t>
      </w:r>
      <w:bookmarkEnd w:id="6"/>
    </w:p>
    <w:p w14:paraId="4DFD61A7" w14:textId="77777777" w:rsidR="00594561" w:rsidRDefault="00594561" w:rsidP="00594561">
      <w:pPr>
        <w:pStyle w:val="Heading3"/>
      </w:pPr>
      <w:bookmarkStart w:id="7" w:name="_Toc536017945"/>
      <w:r>
        <w:t>Heading 3</w:t>
      </w:r>
      <w:bookmarkEnd w:id="7"/>
    </w:p>
    <w:p w14:paraId="0C982767" w14:textId="77777777" w:rsidR="00594561" w:rsidRPr="00594561" w:rsidRDefault="00594561" w:rsidP="00594561">
      <w:pPr>
        <w:pStyle w:val="Heading4"/>
      </w:pPr>
      <w:r>
        <w:t>Heading 4</w:t>
      </w:r>
    </w:p>
    <w:p w14:paraId="442C44D4"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71594B82"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9B2B9E8" w14:textId="77777777"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14:paraId="2892C08A" w14:textId="77777777" w:rsidR="00121D48" w:rsidRDefault="00594561" w:rsidP="00121D48">
      <w:pPr>
        <w:pStyle w:val="Images"/>
      </w:pPr>
      <w:r>
        <w:rPr>
          <w:noProof/>
        </w:rPr>
        <mc:AlternateContent>
          <mc:Choice Requires="wps">
            <w:drawing>
              <wp:inline distT="0" distB="0" distL="0" distR="0" wp14:anchorId="73D4D558" wp14:editId="470975C0">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32F929" w14:textId="77777777" w:rsidR="00DF2EDD" w:rsidRPr="00594561" w:rsidRDefault="00DF2EDD"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D4D558"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1532F929" w14:textId="77777777" w:rsidR="00DF2EDD" w:rsidRPr="00594561" w:rsidRDefault="00DF2EDD"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20F13E02" w14:textId="2FF9FAFC"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A2000F">
        <w:rPr>
          <w:noProof/>
        </w:rPr>
        <w:t>1</w:t>
      </w:r>
      <w:r w:rsidR="0078412B">
        <w:rPr>
          <w:noProof/>
        </w:rPr>
        <w:fldChar w:fldCharType="end"/>
      </w:r>
      <w:r>
        <w:t>: Test Image</w:t>
      </w:r>
    </w:p>
    <w:p w14:paraId="61E49E54" w14:textId="77777777" w:rsidR="00121D48" w:rsidRDefault="00121D48" w:rsidP="00594561"/>
    <w:p w14:paraId="1A9AE0EC" w14:textId="77777777" w:rsidR="00496B8E" w:rsidRDefault="00496B8E">
      <w:pPr>
        <w:spacing w:before="0" w:after="200" w:line="276" w:lineRule="auto"/>
      </w:pPr>
      <w:r>
        <w:br w:type="page"/>
      </w:r>
    </w:p>
    <w:p w14:paraId="42B3807F" w14:textId="77777777" w:rsidR="00496B8E" w:rsidRDefault="00496B8E" w:rsidP="00496B8E">
      <w:pPr>
        <w:pStyle w:val="Heading1"/>
      </w:pPr>
      <w:bookmarkStart w:id="8" w:name="_Toc536017946"/>
      <w:r>
        <w:lastRenderedPageBreak/>
        <w:t>Part 1: Understanding vehicle-bridge interaction and dynamic amplification</w:t>
      </w:r>
      <w:bookmarkEnd w:id="8"/>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proofErr w:type="spellStart"/>
      <w:r w:rsidR="00634E4E">
        <w:t>e.g</w:t>
      </w:r>
      <w:proofErr w:type="spellEnd"/>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9" w:name="_Toc536017948"/>
      <w:r>
        <w:t xml:space="preserve">Description of </w:t>
      </w:r>
      <w:r w:rsidR="0054692B">
        <w:t>Case</w:t>
      </w:r>
      <w:r>
        <w:t xml:space="preserve"> Structure</w:t>
      </w:r>
      <w:bookmarkEnd w:id="9"/>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3230C076"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10"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DF2EDD" w:rsidRDefault="00DF2EDD"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DF2EDD" w:rsidRDefault="00DF2EDD"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DF2EDD" w:rsidRDefault="00DF2EDD"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DF2EDD" w:rsidRDefault="00DF2EDD"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DF2EDD" w:rsidRDefault="00DF2EDD"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DF2EDD" w:rsidRDefault="00DF2EDD"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DF2EDD" w:rsidRDefault="00DF2EDD"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DF2EDD" w:rsidRDefault="00DF2EDD"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DF2EDD" w:rsidRDefault="00DF2EDD"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DF2EDD" w:rsidRDefault="00DF2EDD"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DF2EDD" w:rsidRDefault="00DF2EDD"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DF2EDD" w:rsidRDefault="00DF2EDD"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DF2EDD" w:rsidRDefault="00DF2EDD"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14:paraId="7C781A53" w14:textId="19F569D4"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568B7538"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4B8A5F51"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39BBB0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440280D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2C4979D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41321F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167B2B5E"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094B122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10"/>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330A0D00"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052F95A6"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09222470"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019AA3F"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11"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11"/>
    <w:p w14:paraId="4E281151" w14:textId="505B9F8C"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14:paraId="1A353497"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14:paraId="5BE8BE1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14:paraId="4EFC729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7691AE02" w:rsidR="007E52F7" w:rsidRDefault="007E52F7" w:rsidP="007E52F7">
      <w:pPr>
        <w:pStyle w:val="Heading3"/>
      </w:pPr>
      <w:r>
        <w:t>Test Conclusions</w:t>
      </w:r>
    </w:p>
    <w:p w14:paraId="034E063D" w14:textId="77777777" w:rsidR="00D275D4" w:rsidRDefault="00D275D4" w:rsidP="005A4CCB">
      <w:pPr>
        <w:pStyle w:val="Heading2"/>
      </w:pPr>
      <w:bookmarkStart w:id="12" w:name="_Toc536017950"/>
      <w:r>
        <w:t>Phase 2 Testing</w:t>
      </w:r>
      <w:bookmarkEnd w:id="12"/>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6168631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38255FF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417B487E"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78F9D1A0"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B67E0D7"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73A05AB5"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197F44F" w14:textId="74DC8AFD"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49C4970"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0B4D1A7A"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0C1C7EF3"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66485ED4"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4FF0BEC5"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1050C14" w14:textId="736ADF33"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8801806" w14:textId="2334E044"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60320" cy="526288"/>
                          </a:xfrm>
                          <a:prstGeom prst="rect">
                            <a:avLst/>
                          </a:prstGeom>
                        </pic:spPr>
                      </pic:pic>
                    </a:graphicData>
                  </a:graphic>
                </wp:inline>
              </w:drawing>
            </w:r>
          </w:p>
        </w:tc>
      </w:tr>
    </w:tbl>
    <w:p w14:paraId="177DE091" w14:textId="3B2B9336"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A2000F">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DF2EDD"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DF2EDD"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DF2EDD"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3">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13"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8"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444429B3"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5E0F8C">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5"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6"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9"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7"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80"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5631D2A6"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5E0F8C">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6A0B6D7"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lastRenderedPageBreak/>
        <w:t xml:space="preserve">Test </w:t>
      </w:r>
      <w:r w:rsidR="009707BF">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13"/>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751A1E9A"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77777777" w:rsidR="00965A46" w:rsidRDefault="00D272A4" w:rsidP="005A4CCB">
      <w:r>
        <w:t xml:space="preserve">The dump truck was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4AD021B0" w:rsidR="007424FF" w:rsidRDefault="007424FF" w:rsidP="007424FF">
      <w:pPr>
        <w:pStyle w:val="Caption"/>
        <w:keepNext/>
      </w:pPr>
      <w:r>
        <w:t xml:space="preserve">Table </w:t>
      </w:r>
      <w:r w:rsidR="0050575E">
        <w:rPr>
          <w:noProof/>
        </w:rPr>
        <w:fldChar w:fldCharType="begin"/>
      </w:r>
      <w:r w:rsidR="0050575E">
        <w:rPr>
          <w:noProof/>
        </w:rPr>
        <w:instrText xml:space="preserve"> SEQ Table \* ARABIC </w:instrText>
      </w:r>
      <w:r w:rsidR="0050575E">
        <w:rPr>
          <w:noProof/>
        </w:rPr>
        <w:fldChar w:fldCharType="separate"/>
      </w:r>
      <w:r w:rsidR="005E0F8C">
        <w:rPr>
          <w:noProof/>
        </w:rPr>
        <w:t>6</w:t>
      </w:r>
      <w:r w:rsidR="0050575E">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3ED8316" w:rsidR="00095F2D" w:rsidRDefault="00095F2D" w:rsidP="00095F2D">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29</w:t>
      </w:r>
      <w:r w:rsidR="00DF2EDD">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10E0A145" w14:textId="3EEAC3FC" w:rsidR="001369D3" w:rsidRDefault="001369D3" w:rsidP="00E113ED">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0D447399" w:rsidR="001369D3" w:rsidRDefault="001369D3" w:rsidP="00E113ED">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13D6E9" w14:textId="27A864FA"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t>
      </w:r>
      <w:r>
        <w:lastRenderedPageBreak/>
        <w:t>was assigned a cutoff frequency of XX Hz. The frequency response function of the resulting low pass filter is provided in the following plots.</w:t>
      </w:r>
    </w:p>
    <w:p w14:paraId="49A3FAF2" w14:textId="66D13A36" w:rsidR="006E0295" w:rsidRDefault="00AD70DE" w:rsidP="00E113ED">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r w:rsidR="006E0295">
        <w:t>The above filter was applied to the truck acceleration time history for run 6. The resulting time history is plotted below.</w:t>
      </w:r>
    </w:p>
    <w:p w14:paraId="03B326C0" w14:textId="47763D30" w:rsidR="006535A6" w:rsidRDefault="004C7C6B" w:rsidP="004C7C6B">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14F146B6" w:rsidR="00472365" w:rsidRDefault="00472365" w:rsidP="00472365">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0</w:t>
      </w:r>
      <w:r w:rsidR="00DF2EDD">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412B719" w:rsidR="00DC5325" w:rsidRDefault="00472365" w:rsidP="00472365">
      <w:pPr>
        <w:pStyle w:val="Caption"/>
        <w:rPr>
          <w:b w:val="0"/>
        </w:rPr>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1</w:t>
      </w:r>
      <w:r w:rsidR="00DF2EDD">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77777777" w:rsidR="005E0F8C" w:rsidRDefault="005E0F8C" w:rsidP="005E0F8C">
      <w:pPr>
        <w:pStyle w:val="Caption"/>
        <w:keepNext/>
      </w:pPr>
      <w:r>
        <w:lastRenderedPageBreak/>
        <w:t xml:space="preserve">Table </w:t>
      </w:r>
      <w:fldSimple w:instr=" SEQ Table \* ARABIC ">
        <w:r>
          <w:rPr>
            <w:noProof/>
          </w:rPr>
          <w:t>7</w:t>
        </w:r>
      </w:fldSimple>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77777777" w:rsidR="005E0F8C" w:rsidRDefault="005E0F8C" w:rsidP="00DF2EDD">
            <w:pPr>
              <w:pStyle w:val="squish"/>
              <w:jc w:val="center"/>
            </w:pPr>
            <w:r>
              <w:rPr>
                <w:rFonts w:ascii="Calibri" w:hAnsi="Calibri" w:cs="Calibri"/>
                <w:color w:val="000000"/>
              </w:rPr>
              <w:t>0.042</w:t>
            </w:r>
          </w:p>
        </w:tc>
        <w:tc>
          <w:tcPr>
            <w:tcW w:w="1515" w:type="dxa"/>
            <w:vAlign w:val="bottom"/>
          </w:tcPr>
          <w:p w14:paraId="621B9C20" w14:textId="77777777" w:rsidR="005E0F8C" w:rsidRDefault="005E0F8C" w:rsidP="00DF2EDD">
            <w:pPr>
              <w:pStyle w:val="squish"/>
              <w:jc w:val="center"/>
            </w:pPr>
            <w:r>
              <w:rPr>
                <w:rFonts w:ascii="Calibri" w:hAnsi="Calibri" w:cs="Calibri"/>
                <w:color w:val="000000"/>
              </w:rPr>
              <w:t>0.101</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77777777" w:rsidR="005E0F8C" w:rsidRDefault="005E0F8C" w:rsidP="00DF2EDD">
            <w:pPr>
              <w:pStyle w:val="squish"/>
              <w:jc w:val="center"/>
            </w:pPr>
            <w:r>
              <w:rPr>
                <w:rFonts w:ascii="Calibri" w:hAnsi="Calibri" w:cs="Calibri"/>
                <w:color w:val="000000"/>
              </w:rPr>
              <w:t>0.078</w:t>
            </w:r>
          </w:p>
        </w:tc>
        <w:tc>
          <w:tcPr>
            <w:tcW w:w="1515" w:type="dxa"/>
            <w:vAlign w:val="bottom"/>
          </w:tcPr>
          <w:p w14:paraId="7B21C388" w14:textId="77777777" w:rsidR="005E0F8C" w:rsidRDefault="005E0F8C" w:rsidP="00DF2EDD">
            <w:pPr>
              <w:pStyle w:val="squish"/>
              <w:jc w:val="center"/>
            </w:pPr>
            <w:r>
              <w:rPr>
                <w:rFonts w:ascii="Calibri" w:hAnsi="Calibri" w:cs="Calibri"/>
                <w:color w:val="000000"/>
              </w:rPr>
              <w:t>0.244</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7777777" w:rsidR="005E0F8C" w:rsidRDefault="005E0F8C" w:rsidP="00DF2EDD">
            <w:pPr>
              <w:pStyle w:val="squish"/>
              <w:jc w:val="center"/>
            </w:pPr>
            <w:r>
              <w:rPr>
                <w:rFonts w:ascii="Calibri" w:hAnsi="Calibri" w:cs="Calibri"/>
                <w:color w:val="000000"/>
              </w:rPr>
              <w:t>0.040</w:t>
            </w:r>
          </w:p>
        </w:tc>
        <w:tc>
          <w:tcPr>
            <w:tcW w:w="1515" w:type="dxa"/>
            <w:vAlign w:val="bottom"/>
          </w:tcPr>
          <w:p w14:paraId="4A735D40" w14:textId="77777777" w:rsidR="005E0F8C" w:rsidRDefault="005E0F8C" w:rsidP="00DF2EDD">
            <w:pPr>
              <w:pStyle w:val="squish"/>
              <w:jc w:val="center"/>
            </w:pPr>
            <w:r>
              <w:rPr>
                <w:rFonts w:ascii="Calibri" w:hAnsi="Calibri" w:cs="Calibri"/>
                <w:color w:val="000000"/>
              </w:rPr>
              <w:t>0.095</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77777777" w:rsidR="005E0F8C" w:rsidRDefault="005E0F8C" w:rsidP="00DF2EDD">
            <w:pPr>
              <w:pStyle w:val="squish"/>
              <w:jc w:val="center"/>
            </w:pPr>
            <w:r>
              <w:rPr>
                <w:rFonts w:ascii="Calibri" w:hAnsi="Calibri" w:cs="Calibri"/>
                <w:color w:val="000000"/>
              </w:rPr>
              <w:t>0.076</w:t>
            </w:r>
          </w:p>
        </w:tc>
        <w:tc>
          <w:tcPr>
            <w:tcW w:w="1515" w:type="dxa"/>
            <w:vAlign w:val="bottom"/>
          </w:tcPr>
          <w:p w14:paraId="30378ACF" w14:textId="77777777" w:rsidR="005E0F8C" w:rsidRDefault="005E0F8C" w:rsidP="00DF2EDD">
            <w:pPr>
              <w:pStyle w:val="squish"/>
              <w:jc w:val="center"/>
            </w:pPr>
            <w:r>
              <w:rPr>
                <w:rFonts w:ascii="Calibri" w:hAnsi="Calibri" w:cs="Calibri"/>
                <w:color w:val="000000"/>
              </w:rPr>
              <w:t>0.231</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0B34E894"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2</w:t>
      </w:r>
      <w:r w:rsidR="00DF2EDD">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7D287013"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3</w:t>
      </w:r>
      <w:r w:rsidR="00DF2EDD">
        <w:rPr>
          <w:noProof/>
        </w:rPr>
        <w:fldChar w:fldCharType="end"/>
      </w:r>
      <w:r>
        <w:t>: PSD Estimate for Acceleration from Rear Sensors, On and Off Bridge</w:t>
      </w:r>
    </w:p>
    <w:p w14:paraId="4420A7E4" w14:textId="18AEBD7C"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e cab is carried by a different suspension with great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63128F6F" w:rsidR="005A6A5D" w:rsidRDefault="005A6A5D" w:rsidP="005A6A5D">
      <w:r>
        <w:t xml:space="preserve">The </w:t>
      </w:r>
      <w:r w:rsidR="0063173D">
        <w:t>above</w:t>
      </w:r>
      <w:r>
        <w:t xml:space="preserve"> frequency response suggests that the truck has a natural frequency of approximately 2.7Hz. This assumes the vehicle was excited with white noise (uniform frequency content of input), but without knowledge of the profile experienced during this record, the character of the input cannot be known. </w:t>
      </w:r>
    </w:p>
    <w:p w14:paraId="2D832133" w14:textId="085F8013" w:rsidR="006B77C9" w:rsidRDefault="006B77C9" w:rsidP="00966A97">
      <w:r>
        <w:t>The Root-Mean-Square</w:t>
      </w:r>
      <w:r w:rsidR="00C03EFB">
        <w:t xml:space="preserve">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7AAAF3A" w:rsidR="005B4430" w:rsidRDefault="003C1BEB" w:rsidP="003C1BEB">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4</w:t>
      </w:r>
      <w:r w:rsidR="00DF2EDD">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013AB2FB" w:rsidR="00E113ED" w:rsidRDefault="00CD55DE" w:rsidP="007643FA">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5</w:t>
      </w:r>
      <w:r w:rsidR="00DF2EDD">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1FC4406A" w:rsid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6</w:t>
      </w:r>
      <w:r w:rsidR="00DF2EDD">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62979DDF" w:rsidR="007643FA" w:rsidRP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7</w:t>
      </w:r>
      <w:r w:rsidR="00DF2EDD">
        <w:rPr>
          <w:noProof/>
        </w:rPr>
        <w:fldChar w:fldCharType="end"/>
      </w:r>
      <w:r>
        <w:t>: Acceleration Time History (Filtered) for Girder 5 at the Middle of Spans 7 &amp; 8</w:t>
      </w:r>
    </w:p>
    <w:p w14:paraId="788ECC08" w14:textId="71BBA2E1"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097C3ED5"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8</w:t>
      </w:r>
      <w:r w:rsidR="00DF2EDD">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272DBEB8"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9</w:t>
      </w:r>
      <w:r w:rsidR="00DF2EDD">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27CC86CF"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40</w:t>
      </w:r>
      <w:r w:rsidR="00DF2EDD">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01754A5"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A2000F">
        <w:t xml:space="preserve"> The RMS values for the spans 3 and 4 were averaged in the following plo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622F795E" w:rsidR="00A2000F"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1</w:t>
      </w:r>
      <w:r w:rsidR="00DF2EDD">
        <w:rPr>
          <w:noProof/>
        </w:rPr>
        <w:fldChar w:fldCharType="end"/>
      </w:r>
      <w:r>
        <w:t>:</w:t>
      </w:r>
      <w:r w:rsidRPr="00A2000F">
        <w:rPr>
          <w:noProof/>
        </w:rPr>
        <w:t xml:space="preserve"> </w:t>
      </w:r>
      <w:r>
        <w:t>RMS of Filtered Midspan Acceleration of Span 2</w:t>
      </w:r>
    </w:p>
    <w:p w14:paraId="7BA39843" w14:textId="48906B8E" w:rsidR="007B2D6A" w:rsidRDefault="007B2D6A" w:rsidP="00A2000F">
      <w:pPr>
        <w:pStyle w:val="Caption"/>
        <w:jc w:val="left"/>
      </w:pP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5A172711" w:rsidR="00D919D6"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2</w:t>
      </w:r>
      <w:r w:rsidR="00DF2EDD">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8931B9F" w14:textId="5232ECF8" w:rsidR="00F760FC" w:rsidRDefault="00F760FC" w:rsidP="007C5362">
      <w:pPr>
        <w:pStyle w:val="ListParagraph"/>
        <w:numPr>
          <w:ilvl w:val="0"/>
          <w:numId w:val="25"/>
        </w:numPr>
      </w:pPr>
      <w:r>
        <w:t>The magnitude of both vehicle and bridge vibrations increas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3B2A5CB6" w:rsidR="00D275D4" w:rsidRDefault="00D275D4" w:rsidP="00DF2EDD">
      <w:pPr>
        <w:pStyle w:val="Heading2"/>
      </w:pPr>
      <w:r>
        <w:t>FE Simulation</w:t>
      </w:r>
      <w:r w:rsidR="007E52F7">
        <w:t xml:space="preserve"> of Bridge and Vehicle</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responsible for the observed bridge vibrations and dynamic amplification. It was therefore first </w:t>
      </w:r>
      <w:r w:rsidR="00605E01">
        <w:lastRenderedPageBreak/>
        <w:t xml:space="preserve">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DF2EDD">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86400" cy="2491740"/>
                    </a:xfrm>
                    <a:prstGeom prst="rect">
                      <a:avLst/>
                    </a:prstGeom>
                  </pic:spPr>
                </pic:pic>
              </a:graphicData>
            </a:graphic>
          </wp:inline>
        </w:drawing>
      </w:r>
    </w:p>
    <w:p w14:paraId="3BCDADF4" w14:textId="2625827F" w:rsidR="00E3731E" w:rsidRDefault="00BF159E" w:rsidP="00DF2EDD">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rsidR="00BB6BC6">
        <w:t xml:space="preserve"> and </w:t>
      </w:r>
      <w:r w:rsidR="00E3731E">
        <w:t>a 12 in offset below the deck centroidal plane</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w:t>
      </w:r>
      <w:r w:rsidR="00E3731E">
        <w:t xml:space="preserve"> section properties</w:t>
      </w:r>
      <w:r w:rsidR="00A648C8">
        <w:t xml:space="preserve"> such that the </w:t>
      </w:r>
      <w:r w:rsidR="00E3731E">
        <w:t xml:space="preserve">diaphragm beams had stiffness equal to that of the X-framed bracing when loaded in a cantilever configuration. The following image displays the isolated diaphragms and the loading. </w:t>
      </w:r>
    </w:p>
    <w:p w14:paraId="0E37BD45" w14:textId="0C86F9DE" w:rsidR="00E3731E" w:rsidRDefault="00E3731E" w:rsidP="00DF2EDD">
      <w:r>
        <w:t>The right side of the diaphragms were restrained from translation at the top and bottom. “Pinned” links were created at the deck elevation to represent the axial restraint provided by the deck in the bridge system. The pinned links were attached to the diaphragm elements with rigid links. The diaphragms were analyzed under two freedom conditions. In one, the free (loaded) side of the diaphragms were left unrestrained, while in the second freedom case, the rotation</w:t>
      </w:r>
      <w:r w:rsidR="004E1476">
        <w:t xml:space="preserve"> (about an axis parallel to girder length)</w:t>
      </w:r>
      <w:r>
        <w:t xml:space="preserve"> was restrained to represent the rotational restraint </w:t>
      </w:r>
      <w:r w:rsidR="0022168F">
        <w:t xml:space="preserve">(torsional resistance) </w:t>
      </w:r>
      <w:r>
        <w:t xml:space="preserve">provided by </w:t>
      </w:r>
      <w:r w:rsidR="004E1476">
        <w:t>a girder</w:t>
      </w:r>
      <w:r w:rsidR="0022168F">
        <w:t xml:space="preserve"> (in</w:t>
      </w:r>
      <w:r>
        <w:t xml:space="preserve"> </w:t>
      </w:r>
      <w:r w:rsidR="0022168F">
        <w:t xml:space="preserve">the </w:t>
      </w:r>
      <w:r>
        <w:t>bridge system</w:t>
      </w:r>
      <w:r w:rsidR="0022168F">
        <w:t>)</w:t>
      </w:r>
      <w:r>
        <w:t xml:space="preserve">. These two freedom </w:t>
      </w:r>
      <w:r>
        <w:lastRenderedPageBreak/>
        <w:t xml:space="preserve">conditions bound the nature of deformation imposed </w:t>
      </w:r>
      <w:r w:rsidR="004E1476">
        <w:t xml:space="preserve">by the bridge (i.e. load applied to diaphragms by girders). </w:t>
      </w:r>
    </w:p>
    <w:p w14:paraId="4FCE8334" w14:textId="0281EFA8" w:rsidR="004E1476" w:rsidRDefault="004E1476" w:rsidP="00DF2EDD">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ion at the ends of the spans where deformation is already restrained by boundary conditions.</w:t>
      </w:r>
    </w:p>
    <w:p w14:paraId="14BFD5DB" w14:textId="4060B6D0" w:rsidR="004E1476" w:rsidRDefault="004E1476" w:rsidP="00DF2EDD">
      <w:r>
        <w:t>The following table compares the displacements at the location of load application for the three diaphragm types.</w:t>
      </w:r>
    </w:p>
    <w:tbl>
      <w:tblPr>
        <w:tblStyle w:val="TableGrid"/>
        <w:tblW w:w="0" w:type="auto"/>
        <w:tblLook w:val="04A0" w:firstRow="1" w:lastRow="0" w:firstColumn="1" w:lastColumn="0" w:noHBand="0" w:noVBand="1"/>
      </w:tblPr>
      <w:tblGrid>
        <w:gridCol w:w="1771"/>
        <w:gridCol w:w="1771"/>
        <w:gridCol w:w="1771"/>
        <w:gridCol w:w="1771"/>
        <w:gridCol w:w="1772"/>
      </w:tblGrid>
      <w:tr w:rsidR="004E1476" w14:paraId="470633D2" w14:textId="77777777" w:rsidTr="004E1476">
        <w:tc>
          <w:tcPr>
            <w:tcW w:w="1771" w:type="dxa"/>
          </w:tcPr>
          <w:p w14:paraId="468E6262" w14:textId="77777777" w:rsidR="004E1476" w:rsidRDefault="004E1476" w:rsidP="004E1476">
            <w:pPr>
              <w:pStyle w:val="squish"/>
            </w:pPr>
          </w:p>
        </w:tc>
        <w:tc>
          <w:tcPr>
            <w:tcW w:w="1771" w:type="dxa"/>
          </w:tcPr>
          <w:p w14:paraId="5F6134AC" w14:textId="77777777" w:rsidR="004E1476" w:rsidRDefault="004E1476" w:rsidP="004E1476">
            <w:pPr>
              <w:pStyle w:val="squish"/>
            </w:pPr>
          </w:p>
        </w:tc>
        <w:tc>
          <w:tcPr>
            <w:tcW w:w="1771" w:type="dxa"/>
          </w:tcPr>
          <w:p w14:paraId="2F2E99FB" w14:textId="77777777" w:rsidR="004E1476" w:rsidRDefault="004E1476" w:rsidP="004E1476">
            <w:pPr>
              <w:pStyle w:val="squish"/>
            </w:pPr>
          </w:p>
        </w:tc>
        <w:tc>
          <w:tcPr>
            <w:tcW w:w="1771" w:type="dxa"/>
          </w:tcPr>
          <w:p w14:paraId="29D5F073" w14:textId="77777777" w:rsidR="004E1476" w:rsidRDefault="004E1476" w:rsidP="004E1476">
            <w:pPr>
              <w:pStyle w:val="squish"/>
            </w:pPr>
          </w:p>
        </w:tc>
        <w:tc>
          <w:tcPr>
            <w:tcW w:w="1772" w:type="dxa"/>
          </w:tcPr>
          <w:p w14:paraId="0F764372" w14:textId="77777777" w:rsidR="004E1476" w:rsidRDefault="004E1476" w:rsidP="004E1476">
            <w:pPr>
              <w:pStyle w:val="squish"/>
            </w:pPr>
          </w:p>
        </w:tc>
      </w:tr>
      <w:tr w:rsidR="004E1476" w14:paraId="16E5E262" w14:textId="77777777" w:rsidTr="004E1476">
        <w:tc>
          <w:tcPr>
            <w:tcW w:w="1771" w:type="dxa"/>
          </w:tcPr>
          <w:p w14:paraId="53FEDD19" w14:textId="77777777" w:rsidR="004E1476" w:rsidRDefault="004E1476" w:rsidP="004E1476">
            <w:pPr>
              <w:pStyle w:val="squish"/>
            </w:pPr>
          </w:p>
        </w:tc>
        <w:tc>
          <w:tcPr>
            <w:tcW w:w="1771" w:type="dxa"/>
          </w:tcPr>
          <w:p w14:paraId="7374F1CE" w14:textId="77777777" w:rsidR="004E1476" w:rsidRDefault="004E1476" w:rsidP="004E1476">
            <w:pPr>
              <w:pStyle w:val="squish"/>
            </w:pPr>
          </w:p>
        </w:tc>
        <w:tc>
          <w:tcPr>
            <w:tcW w:w="1771" w:type="dxa"/>
          </w:tcPr>
          <w:p w14:paraId="686D50FD" w14:textId="77777777" w:rsidR="004E1476" w:rsidRDefault="004E1476" w:rsidP="004E1476">
            <w:pPr>
              <w:pStyle w:val="squish"/>
            </w:pPr>
          </w:p>
        </w:tc>
        <w:tc>
          <w:tcPr>
            <w:tcW w:w="1771" w:type="dxa"/>
          </w:tcPr>
          <w:p w14:paraId="44C8DC24" w14:textId="77777777" w:rsidR="004E1476" w:rsidRDefault="004E1476" w:rsidP="004E1476">
            <w:pPr>
              <w:pStyle w:val="squish"/>
            </w:pPr>
          </w:p>
        </w:tc>
        <w:tc>
          <w:tcPr>
            <w:tcW w:w="1772" w:type="dxa"/>
          </w:tcPr>
          <w:p w14:paraId="68B22FEF" w14:textId="77777777" w:rsidR="004E1476" w:rsidRDefault="004E1476" w:rsidP="004E1476">
            <w:pPr>
              <w:pStyle w:val="squish"/>
            </w:pPr>
          </w:p>
        </w:tc>
      </w:tr>
      <w:tr w:rsidR="004E1476" w14:paraId="29667988" w14:textId="77777777" w:rsidTr="004E1476">
        <w:tc>
          <w:tcPr>
            <w:tcW w:w="1771" w:type="dxa"/>
          </w:tcPr>
          <w:p w14:paraId="0C2A7510" w14:textId="77777777" w:rsidR="004E1476" w:rsidRDefault="004E1476" w:rsidP="004E1476">
            <w:pPr>
              <w:pStyle w:val="squish"/>
            </w:pPr>
          </w:p>
        </w:tc>
        <w:tc>
          <w:tcPr>
            <w:tcW w:w="1771" w:type="dxa"/>
          </w:tcPr>
          <w:p w14:paraId="53D9A7C6" w14:textId="77777777" w:rsidR="004E1476" w:rsidRDefault="004E1476" w:rsidP="004E1476">
            <w:pPr>
              <w:pStyle w:val="squish"/>
            </w:pPr>
          </w:p>
        </w:tc>
        <w:tc>
          <w:tcPr>
            <w:tcW w:w="1771" w:type="dxa"/>
          </w:tcPr>
          <w:p w14:paraId="60064346" w14:textId="77777777" w:rsidR="004E1476" w:rsidRDefault="004E1476" w:rsidP="004E1476">
            <w:pPr>
              <w:pStyle w:val="squish"/>
            </w:pPr>
          </w:p>
        </w:tc>
        <w:tc>
          <w:tcPr>
            <w:tcW w:w="1771" w:type="dxa"/>
          </w:tcPr>
          <w:p w14:paraId="6B4FC74B" w14:textId="77777777" w:rsidR="004E1476" w:rsidRDefault="004E1476" w:rsidP="004E1476">
            <w:pPr>
              <w:pStyle w:val="squish"/>
            </w:pPr>
          </w:p>
        </w:tc>
        <w:tc>
          <w:tcPr>
            <w:tcW w:w="1772" w:type="dxa"/>
          </w:tcPr>
          <w:p w14:paraId="6E9D738A" w14:textId="77777777" w:rsidR="004E1476" w:rsidRDefault="004E1476" w:rsidP="004E1476">
            <w:pPr>
              <w:pStyle w:val="squish"/>
            </w:pPr>
          </w:p>
        </w:tc>
      </w:tr>
    </w:tbl>
    <w:p w14:paraId="55A162AC" w14:textId="23BACFD6" w:rsidR="0022168F" w:rsidRDefault="004E1476" w:rsidP="00DF2EDD">
      <w:r>
        <w:t>The following table summarizes the section properties of the equivalent diaphragm beam that resulted in the displacements as reported in the preceding table.</w:t>
      </w:r>
    </w:p>
    <w:tbl>
      <w:tblPr>
        <w:tblStyle w:val="TableGrid"/>
        <w:tblW w:w="0" w:type="auto"/>
        <w:tblLook w:val="04A0" w:firstRow="1" w:lastRow="0" w:firstColumn="1" w:lastColumn="0" w:noHBand="0" w:noVBand="1"/>
      </w:tblPr>
      <w:tblGrid>
        <w:gridCol w:w="4428"/>
        <w:gridCol w:w="4428"/>
      </w:tblGrid>
      <w:tr w:rsidR="00440EDD" w14:paraId="299F1B2A" w14:textId="77777777" w:rsidTr="00440EDD">
        <w:tc>
          <w:tcPr>
            <w:tcW w:w="4428" w:type="dxa"/>
          </w:tcPr>
          <w:p w14:paraId="59601745" w14:textId="77777777" w:rsidR="00440EDD" w:rsidRDefault="00440EDD" w:rsidP="00440EDD">
            <w:pPr>
              <w:pStyle w:val="squish"/>
            </w:pPr>
          </w:p>
        </w:tc>
        <w:tc>
          <w:tcPr>
            <w:tcW w:w="4428" w:type="dxa"/>
          </w:tcPr>
          <w:p w14:paraId="5669884F" w14:textId="77777777" w:rsidR="00440EDD" w:rsidRDefault="00440EDD" w:rsidP="00440EDD">
            <w:pPr>
              <w:pStyle w:val="squish"/>
            </w:pPr>
          </w:p>
        </w:tc>
      </w:tr>
      <w:tr w:rsidR="00440EDD" w14:paraId="16A17D65" w14:textId="77777777" w:rsidTr="00440EDD">
        <w:tc>
          <w:tcPr>
            <w:tcW w:w="4428" w:type="dxa"/>
          </w:tcPr>
          <w:p w14:paraId="57E1D347" w14:textId="77777777" w:rsidR="00440EDD" w:rsidRDefault="00440EDD" w:rsidP="00440EDD">
            <w:pPr>
              <w:pStyle w:val="squish"/>
            </w:pPr>
          </w:p>
        </w:tc>
        <w:tc>
          <w:tcPr>
            <w:tcW w:w="4428" w:type="dxa"/>
          </w:tcPr>
          <w:p w14:paraId="0D732D67" w14:textId="77777777" w:rsidR="00440EDD" w:rsidRDefault="00440EDD" w:rsidP="00440EDD">
            <w:pPr>
              <w:pStyle w:val="squish"/>
            </w:pPr>
          </w:p>
        </w:tc>
      </w:tr>
      <w:tr w:rsidR="00440EDD" w14:paraId="0BD4D322" w14:textId="77777777" w:rsidTr="00440EDD">
        <w:tc>
          <w:tcPr>
            <w:tcW w:w="4428" w:type="dxa"/>
          </w:tcPr>
          <w:p w14:paraId="4C544F47" w14:textId="77777777" w:rsidR="00440EDD" w:rsidRDefault="00440EDD" w:rsidP="00440EDD">
            <w:pPr>
              <w:pStyle w:val="squish"/>
            </w:pPr>
          </w:p>
        </w:tc>
        <w:tc>
          <w:tcPr>
            <w:tcW w:w="4428" w:type="dxa"/>
          </w:tcPr>
          <w:p w14:paraId="59722A7D" w14:textId="77777777" w:rsidR="00440EDD" w:rsidRDefault="00440EDD" w:rsidP="00440EDD">
            <w:pPr>
              <w:pStyle w:val="squish"/>
            </w:pPr>
          </w:p>
        </w:tc>
      </w:tr>
      <w:tr w:rsidR="00440EDD" w14:paraId="0DDA34DA" w14:textId="77777777" w:rsidTr="00440EDD">
        <w:tc>
          <w:tcPr>
            <w:tcW w:w="4428" w:type="dxa"/>
          </w:tcPr>
          <w:p w14:paraId="7EB46B08" w14:textId="77777777" w:rsidR="00440EDD" w:rsidRDefault="00440EDD" w:rsidP="00440EDD">
            <w:pPr>
              <w:pStyle w:val="squish"/>
            </w:pPr>
          </w:p>
        </w:tc>
        <w:tc>
          <w:tcPr>
            <w:tcW w:w="4428" w:type="dxa"/>
          </w:tcPr>
          <w:p w14:paraId="6A7B0E23" w14:textId="77777777" w:rsidR="00440EDD" w:rsidRDefault="00440EDD" w:rsidP="00440EDD">
            <w:pPr>
              <w:pStyle w:val="squish"/>
            </w:pPr>
          </w:p>
        </w:tc>
      </w:tr>
    </w:tbl>
    <w:p w14:paraId="50C41883" w14:textId="77777777" w:rsidR="0022168F" w:rsidRDefault="0022168F" w:rsidP="00DF2EDD"/>
    <w:p w14:paraId="7D124151" w14:textId="77777777" w:rsidR="004E1476" w:rsidRDefault="004E1476" w:rsidP="00DF2EDD"/>
    <w:p w14:paraId="01E9510F" w14:textId="77777777" w:rsidR="00C271D1" w:rsidRDefault="00C271D1" w:rsidP="00DF2EDD">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6400" cy="2173605"/>
                    </a:xfrm>
                    <a:prstGeom prst="rect">
                      <a:avLst/>
                    </a:prstGeom>
                  </pic:spPr>
                </pic:pic>
              </a:graphicData>
            </a:graphic>
          </wp:inline>
        </w:drawing>
      </w:r>
    </w:p>
    <w:p w14:paraId="6ED75B6D" w14:textId="77777777" w:rsidR="00E01D52" w:rsidRDefault="00E01D52" w:rsidP="00DF2EDD">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170D7134"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lastRenderedPageBreak/>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58B53F51" w:rsidR="00067E48" w:rsidRDefault="00067E48" w:rsidP="00DF2EDD">
      <w:pPr>
        <w:pStyle w:val="Heading3"/>
      </w:pPr>
      <w:r>
        <w:t>Mesh Size</w:t>
      </w:r>
    </w:p>
    <w:tbl>
      <w:tblPr>
        <w:tblStyle w:val="TableGrid"/>
        <w:tblW w:w="0" w:type="auto"/>
        <w:jc w:val="center"/>
        <w:tblLook w:val="04A0" w:firstRow="1" w:lastRow="0" w:firstColumn="1" w:lastColumn="0" w:noHBand="0" w:noVBand="1"/>
      </w:tblPr>
      <w:tblGrid>
        <w:gridCol w:w="2511"/>
        <w:gridCol w:w="1208"/>
        <w:gridCol w:w="1208"/>
        <w:gridCol w:w="889"/>
      </w:tblGrid>
      <w:tr w:rsidR="007C3E3E" w14:paraId="6BD4C5E5" w14:textId="1E8491EA" w:rsidTr="007C3E3E">
        <w:trPr>
          <w:jc w:val="center"/>
        </w:trPr>
        <w:tc>
          <w:tcPr>
            <w:tcW w:w="2511" w:type="dxa"/>
          </w:tcPr>
          <w:p w14:paraId="272C3934" w14:textId="77777777" w:rsidR="007C3E3E" w:rsidRDefault="007C3E3E" w:rsidP="00DF2EDD">
            <w:pPr>
              <w:pStyle w:val="squish"/>
            </w:pPr>
          </w:p>
        </w:tc>
        <w:tc>
          <w:tcPr>
            <w:tcW w:w="1208" w:type="dxa"/>
          </w:tcPr>
          <w:p w14:paraId="669B3889" w14:textId="6F7DB0E5" w:rsidR="007C3E3E" w:rsidRDefault="006311A9" w:rsidP="00DF2EDD">
            <w:pPr>
              <w:pStyle w:val="squish"/>
            </w:pPr>
            <w:r>
              <w:t>2ft</w:t>
            </w:r>
            <w:r w:rsidR="007C3E3E">
              <w:t>. Mesh</w:t>
            </w:r>
          </w:p>
        </w:tc>
        <w:tc>
          <w:tcPr>
            <w:tcW w:w="1208" w:type="dxa"/>
          </w:tcPr>
          <w:p w14:paraId="29CFC7F7" w14:textId="04D6CD90" w:rsidR="007C3E3E" w:rsidRDefault="007C3E3E" w:rsidP="00DF2EDD">
            <w:pPr>
              <w:pStyle w:val="squish"/>
            </w:pPr>
            <w:r>
              <w:t>2in. Mesh</w:t>
            </w:r>
          </w:p>
        </w:tc>
        <w:tc>
          <w:tcPr>
            <w:tcW w:w="889" w:type="dxa"/>
          </w:tcPr>
          <w:p w14:paraId="5EDE8291" w14:textId="727BA988" w:rsidR="007C3E3E" w:rsidRDefault="007C3E3E" w:rsidP="00DF2EDD">
            <w:pPr>
              <w:pStyle w:val="squish"/>
            </w:pPr>
            <w:r>
              <w:t>% diff.</w:t>
            </w:r>
          </w:p>
        </w:tc>
      </w:tr>
      <w:tr w:rsidR="007C3E3E" w14:paraId="0AD3DCA5" w14:textId="1943D63C" w:rsidTr="007C3E3E">
        <w:trPr>
          <w:jc w:val="center"/>
        </w:trPr>
        <w:tc>
          <w:tcPr>
            <w:tcW w:w="2511" w:type="dxa"/>
          </w:tcPr>
          <w:p w14:paraId="5CB8D222" w14:textId="31AE6DA4" w:rsidR="007C3E3E" w:rsidRDefault="007C3E3E" w:rsidP="00DF2EDD">
            <w:pPr>
              <w:pStyle w:val="squish"/>
            </w:pPr>
            <w:r>
              <w:t>Dead Load Moment (Midspan of Girder 5)</w:t>
            </w:r>
          </w:p>
        </w:tc>
        <w:tc>
          <w:tcPr>
            <w:tcW w:w="1208" w:type="dxa"/>
          </w:tcPr>
          <w:p w14:paraId="39624A94" w14:textId="77777777" w:rsidR="007C3E3E" w:rsidRDefault="007C3E3E" w:rsidP="00DF2EDD">
            <w:pPr>
              <w:pStyle w:val="squish"/>
            </w:pPr>
          </w:p>
        </w:tc>
        <w:tc>
          <w:tcPr>
            <w:tcW w:w="1208" w:type="dxa"/>
          </w:tcPr>
          <w:p w14:paraId="166F96F7" w14:textId="77777777" w:rsidR="007C3E3E" w:rsidRDefault="007C3E3E" w:rsidP="00DF2EDD">
            <w:pPr>
              <w:pStyle w:val="squish"/>
            </w:pPr>
          </w:p>
        </w:tc>
        <w:tc>
          <w:tcPr>
            <w:tcW w:w="889" w:type="dxa"/>
          </w:tcPr>
          <w:p w14:paraId="5A7E824E" w14:textId="77777777" w:rsidR="007C3E3E" w:rsidRDefault="007C3E3E" w:rsidP="00DF2EDD">
            <w:pPr>
              <w:pStyle w:val="squish"/>
            </w:pPr>
          </w:p>
        </w:tc>
      </w:tr>
      <w:tr w:rsidR="007C3E3E" w14:paraId="2F00B08D" w14:textId="4259C141" w:rsidTr="007C3E3E">
        <w:trPr>
          <w:jc w:val="center"/>
        </w:trPr>
        <w:tc>
          <w:tcPr>
            <w:tcW w:w="2511" w:type="dxa"/>
          </w:tcPr>
          <w:p w14:paraId="7CC4675A" w14:textId="343612A9" w:rsidR="007C3E3E" w:rsidRDefault="007C3E3E" w:rsidP="00DF2EDD">
            <w:pPr>
              <w:pStyle w:val="squish"/>
            </w:pPr>
            <w:r>
              <w:t>Point Load Moment (Midspan of Girder 5)</w:t>
            </w:r>
          </w:p>
        </w:tc>
        <w:tc>
          <w:tcPr>
            <w:tcW w:w="1208" w:type="dxa"/>
          </w:tcPr>
          <w:p w14:paraId="15BDD77E" w14:textId="77777777" w:rsidR="007C3E3E" w:rsidRDefault="007C3E3E" w:rsidP="00DF2EDD">
            <w:pPr>
              <w:pStyle w:val="squish"/>
            </w:pPr>
          </w:p>
        </w:tc>
        <w:tc>
          <w:tcPr>
            <w:tcW w:w="1208" w:type="dxa"/>
          </w:tcPr>
          <w:p w14:paraId="45EE2C55" w14:textId="77777777" w:rsidR="007C3E3E" w:rsidRDefault="007C3E3E" w:rsidP="00DF2EDD">
            <w:pPr>
              <w:pStyle w:val="squish"/>
            </w:pPr>
          </w:p>
        </w:tc>
        <w:tc>
          <w:tcPr>
            <w:tcW w:w="889" w:type="dxa"/>
          </w:tcPr>
          <w:p w14:paraId="0857A911" w14:textId="77777777" w:rsidR="007C3E3E" w:rsidRDefault="007C3E3E" w:rsidP="00DF2EDD">
            <w:pPr>
              <w:pStyle w:val="squish"/>
            </w:pPr>
          </w:p>
        </w:tc>
      </w:tr>
      <w:tr w:rsidR="007C3E3E" w14:paraId="1CD3EDAA" w14:textId="25FDAB79" w:rsidTr="007C3E3E">
        <w:trPr>
          <w:jc w:val="center"/>
        </w:trPr>
        <w:tc>
          <w:tcPr>
            <w:tcW w:w="2511" w:type="dxa"/>
          </w:tcPr>
          <w:p w14:paraId="4881D868" w14:textId="347327AA" w:rsidR="007C3E3E" w:rsidRDefault="007C3E3E" w:rsidP="00DF2EDD">
            <w:pPr>
              <w:pStyle w:val="squish"/>
            </w:pPr>
            <w:r>
              <w:t>Mode 1 Natural Frequency</w:t>
            </w:r>
          </w:p>
        </w:tc>
        <w:tc>
          <w:tcPr>
            <w:tcW w:w="1208" w:type="dxa"/>
          </w:tcPr>
          <w:p w14:paraId="3857D6B0" w14:textId="148AAFA9" w:rsidR="007C3E3E" w:rsidRDefault="006311A9" w:rsidP="00DF2EDD">
            <w:pPr>
              <w:pStyle w:val="squish"/>
            </w:pPr>
            <w:r>
              <w:t>1.980</w:t>
            </w:r>
          </w:p>
        </w:tc>
        <w:tc>
          <w:tcPr>
            <w:tcW w:w="1208" w:type="dxa"/>
          </w:tcPr>
          <w:p w14:paraId="52095074" w14:textId="77777777" w:rsidR="007C3E3E" w:rsidRDefault="007C3E3E" w:rsidP="00DF2EDD">
            <w:pPr>
              <w:pStyle w:val="squish"/>
            </w:pPr>
          </w:p>
        </w:tc>
        <w:tc>
          <w:tcPr>
            <w:tcW w:w="889" w:type="dxa"/>
          </w:tcPr>
          <w:p w14:paraId="0FA80093" w14:textId="77777777" w:rsidR="007C3E3E" w:rsidRDefault="007C3E3E" w:rsidP="00DF2EDD">
            <w:pPr>
              <w:pStyle w:val="squish"/>
            </w:pPr>
          </w:p>
        </w:tc>
      </w:tr>
      <w:tr w:rsidR="007C3E3E" w14:paraId="4FAB3F1D" w14:textId="3B2AC30C" w:rsidTr="007C3E3E">
        <w:trPr>
          <w:jc w:val="center"/>
        </w:trPr>
        <w:tc>
          <w:tcPr>
            <w:tcW w:w="2511" w:type="dxa"/>
          </w:tcPr>
          <w:p w14:paraId="0951506D" w14:textId="30BCE5CC" w:rsidR="007C3E3E" w:rsidRDefault="007C3E3E" w:rsidP="00DF2EDD">
            <w:pPr>
              <w:pStyle w:val="squish"/>
            </w:pPr>
            <w:r>
              <w:t>Mode 2 Natural Frequency</w:t>
            </w:r>
          </w:p>
        </w:tc>
        <w:tc>
          <w:tcPr>
            <w:tcW w:w="1208" w:type="dxa"/>
          </w:tcPr>
          <w:p w14:paraId="0F872BE2" w14:textId="721B3FDF" w:rsidR="007C3E3E" w:rsidRDefault="006311A9" w:rsidP="00DF2EDD">
            <w:pPr>
              <w:pStyle w:val="squish"/>
            </w:pPr>
            <w:r>
              <w:t>2.05</w:t>
            </w:r>
            <w:r w:rsidR="00CF7C01">
              <w:t>2</w:t>
            </w:r>
            <w:bookmarkStart w:id="14" w:name="_GoBack"/>
            <w:bookmarkEnd w:id="14"/>
          </w:p>
        </w:tc>
        <w:tc>
          <w:tcPr>
            <w:tcW w:w="1208" w:type="dxa"/>
          </w:tcPr>
          <w:p w14:paraId="6EC22626" w14:textId="77777777" w:rsidR="007C3E3E" w:rsidRDefault="007C3E3E" w:rsidP="00DF2EDD">
            <w:pPr>
              <w:pStyle w:val="squish"/>
            </w:pPr>
          </w:p>
        </w:tc>
        <w:tc>
          <w:tcPr>
            <w:tcW w:w="889" w:type="dxa"/>
          </w:tcPr>
          <w:p w14:paraId="72896D50" w14:textId="77777777" w:rsidR="007C3E3E" w:rsidRDefault="007C3E3E" w:rsidP="00DF2EDD">
            <w:pPr>
              <w:pStyle w:val="squish"/>
            </w:pPr>
          </w:p>
        </w:tc>
      </w:tr>
      <w:tr w:rsidR="007C3E3E" w14:paraId="1C4995E8" w14:textId="1D337A9E" w:rsidTr="007C3E3E">
        <w:trPr>
          <w:jc w:val="center"/>
        </w:trPr>
        <w:tc>
          <w:tcPr>
            <w:tcW w:w="2511" w:type="dxa"/>
          </w:tcPr>
          <w:p w14:paraId="77A11658" w14:textId="7D236B83" w:rsidR="007C3E3E" w:rsidRDefault="007C3E3E" w:rsidP="00DF2EDD">
            <w:pPr>
              <w:pStyle w:val="squish"/>
            </w:pPr>
            <w:r>
              <w:t>Mode 3 Natural Frequency</w:t>
            </w:r>
          </w:p>
        </w:tc>
        <w:tc>
          <w:tcPr>
            <w:tcW w:w="1208" w:type="dxa"/>
          </w:tcPr>
          <w:p w14:paraId="79E333DD" w14:textId="7735BA99" w:rsidR="007C3E3E" w:rsidRDefault="006311A9" w:rsidP="00DF2EDD">
            <w:pPr>
              <w:pStyle w:val="squish"/>
            </w:pPr>
            <w:r>
              <w:t>2.209</w:t>
            </w:r>
          </w:p>
        </w:tc>
        <w:tc>
          <w:tcPr>
            <w:tcW w:w="1208" w:type="dxa"/>
          </w:tcPr>
          <w:p w14:paraId="5DCFFDC0" w14:textId="77777777" w:rsidR="007C3E3E" w:rsidRDefault="007C3E3E" w:rsidP="00DF2EDD">
            <w:pPr>
              <w:pStyle w:val="squish"/>
            </w:pPr>
          </w:p>
        </w:tc>
        <w:tc>
          <w:tcPr>
            <w:tcW w:w="889" w:type="dxa"/>
          </w:tcPr>
          <w:p w14:paraId="5AF3D03F" w14:textId="77777777" w:rsidR="007C3E3E" w:rsidRDefault="007C3E3E" w:rsidP="00DF2EDD">
            <w:pPr>
              <w:pStyle w:val="squish"/>
            </w:pPr>
          </w:p>
        </w:tc>
      </w:tr>
      <w:tr w:rsidR="007C3E3E" w14:paraId="6F335EC1" w14:textId="5688DA5A" w:rsidTr="007C3E3E">
        <w:trPr>
          <w:jc w:val="center"/>
        </w:trPr>
        <w:tc>
          <w:tcPr>
            <w:tcW w:w="2511" w:type="dxa"/>
          </w:tcPr>
          <w:p w14:paraId="4E08990E" w14:textId="0704FCBD" w:rsidR="007C3E3E" w:rsidRDefault="007C3E3E" w:rsidP="00DF2EDD">
            <w:pPr>
              <w:pStyle w:val="squish"/>
            </w:pPr>
            <w:r>
              <w:t>Mode 4 Natural Frequency</w:t>
            </w:r>
          </w:p>
        </w:tc>
        <w:tc>
          <w:tcPr>
            <w:tcW w:w="1208" w:type="dxa"/>
          </w:tcPr>
          <w:p w14:paraId="3AE49BA2" w14:textId="1211344D" w:rsidR="007C3E3E" w:rsidRDefault="00CF7C01" w:rsidP="00DF2EDD">
            <w:pPr>
              <w:pStyle w:val="squish"/>
            </w:pPr>
            <w:r>
              <w:t>2.229</w:t>
            </w:r>
          </w:p>
        </w:tc>
        <w:tc>
          <w:tcPr>
            <w:tcW w:w="1208" w:type="dxa"/>
          </w:tcPr>
          <w:p w14:paraId="228ADCA8" w14:textId="77777777" w:rsidR="007C3E3E" w:rsidRDefault="007C3E3E" w:rsidP="00DF2EDD">
            <w:pPr>
              <w:pStyle w:val="squish"/>
            </w:pPr>
          </w:p>
        </w:tc>
        <w:tc>
          <w:tcPr>
            <w:tcW w:w="889" w:type="dxa"/>
          </w:tcPr>
          <w:p w14:paraId="5B2D83E3" w14:textId="77777777" w:rsidR="007C3E3E" w:rsidRDefault="007C3E3E" w:rsidP="00DF2EDD">
            <w:pPr>
              <w:pStyle w:val="squish"/>
            </w:pPr>
          </w:p>
        </w:tc>
      </w:tr>
    </w:tbl>
    <w:p w14:paraId="3C4ADF84" w14:textId="77777777" w:rsidR="00067E48" w:rsidRPr="00067E48" w:rsidRDefault="00067E48" w:rsidP="00DF2EDD"/>
    <w:p w14:paraId="61BA173E" w14:textId="5CFFA4BE" w:rsidR="00EF1F8B" w:rsidRDefault="00EF1F8B" w:rsidP="00DF2EDD">
      <w:pPr>
        <w:pStyle w:val="Heading3"/>
      </w:pPr>
      <w:r>
        <w:t>Model Updating/Validation</w:t>
      </w:r>
    </w:p>
    <w:p w14:paraId="3B1A8C07" w14:textId="77777777"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23A82D58" w:rsidR="00EF1F8B" w:rsidRDefault="00EF1F8B" w:rsidP="00DF2EDD">
            <w:pPr>
              <w:jc w:val="center"/>
            </w:pPr>
            <w:r>
              <w:lastRenderedPageBreak/>
              <w:t>FE Predicted 1</w:t>
            </w:r>
            <w:r w:rsidRPr="007055F1">
              <w:rPr>
                <w:vertAlign w:val="superscript"/>
              </w:rPr>
              <w:t>st</w:t>
            </w:r>
            <w:r>
              <w:t xml:space="preserve"> Mode</w:t>
            </w:r>
            <w:r w:rsidR="0063736A">
              <w:t>: 1.98 Hz</w:t>
            </w:r>
          </w:p>
          <w:p w14:paraId="71891D6A" w14:textId="77777777" w:rsidR="00EF1F8B" w:rsidRDefault="00EF1F8B" w:rsidP="00DF2EDD">
            <w:pPr>
              <w:jc w:val="center"/>
            </w:pPr>
            <w:r>
              <w:rPr>
                <w:noProof/>
              </w:rPr>
              <w:drawing>
                <wp:inline distT="0" distB="0" distL="0" distR="0" wp14:anchorId="5AC586A3" wp14:editId="66CAF248">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2743200" cy="1344168"/>
                          </a:xfrm>
                          <a:prstGeom prst="rect">
                            <a:avLst/>
                          </a:prstGeom>
                        </pic:spPr>
                      </pic:pic>
                    </a:graphicData>
                  </a:graphic>
                </wp:inline>
              </w:drawing>
            </w:r>
          </w:p>
        </w:tc>
        <w:tc>
          <w:tcPr>
            <w:tcW w:w="5040" w:type="dxa"/>
          </w:tcPr>
          <w:p w14:paraId="343A52AF" w14:textId="712EA047" w:rsidR="00EF1F8B" w:rsidRDefault="00EF1F8B" w:rsidP="00DF2EDD">
            <w:pPr>
              <w:jc w:val="center"/>
            </w:pPr>
            <w:r>
              <w:t>Experimental 1</w:t>
            </w:r>
            <w:r w:rsidRPr="007055F1">
              <w:rPr>
                <w:vertAlign w:val="superscript"/>
              </w:rPr>
              <w:t>st</w:t>
            </w:r>
            <w:r>
              <w:t xml:space="preserve"> Mode</w:t>
            </w:r>
            <w:r w:rsidR="00B9530E">
              <w:t>: 2.00 Hz</w:t>
            </w:r>
          </w:p>
          <w:p w14:paraId="3C82E20F" w14:textId="77777777" w:rsidR="00EF1F8B" w:rsidRDefault="00EF1F8B" w:rsidP="00DF2EDD">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2F4C52" w14:textId="77777777" w:rsidR="00EF1F8B" w:rsidRDefault="00EF1F8B" w:rsidP="00DF2EDD"/>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04B30D13"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77777777" w:rsidR="00EF1F8B" w:rsidRPr="0035199D" w:rsidRDefault="00EF1F8B" w:rsidP="00DF2EDD">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DF2EDD">
            <w:pPr>
              <w:pStyle w:val="squish"/>
              <w:jc w:val="center"/>
            </w:pPr>
            <w:r>
              <w:t>FE Predicted 3</w:t>
            </w:r>
            <w:r w:rsidRPr="0035199D">
              <w:rPr>
                <w:vertAlign w:val="superscript"/>
              </w:rPr>
              <w:t>rd</w:t>
            </w:r>
            <w:r>
              <w:t xml:space="preserve"> Mode – 2.45 Hz</w:t>
            </w:r>
          </w:p>
          <w:p w14:paraId="16648ED1" w14:textId="77777777" w:rsidR="00EF1F8B" w:rsidRDefault="00EF1F8B" w:rsidP="00DF2EDD">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DF2EDD">
            <w:pPr>
              <w:pStyle w:val="squish"/>
              <w:jc w:val="center"/>
            </w:pPr>
            <w:r>
              <w:t>Experimental 5</w:t>
            </w:r>
            <w:r w:rsidRPr="0035199D">
              <w:rPr>
                <w:vertAlign w:val="superscript"/>
              </w:rPr>
              <w:t>th</w:t>
            </w:r>
            <w:r>
              <w:t xml:space="preserve"> Mode – 2.8 Hz</w:t>
            </w:r>
          </w:p>
          <w:p w14:paraId="48D7D69D" w14:textId="77777777" w:rsidR="00EF1F8B" w:rsidRDefault="00EF1F8B" w:rsidP="00DF2EDD">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77777777" w:rsidR="00EF1F8B" w:rsidRDefault="00EF1F8B" w:rsidP="00DF2EDD">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7777777"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14:paraId="0BF9F3EF" w14:textId="0FF75F58" w:rsidR="00EF1F8B" w:rsidRDefault="00EF1F8B" w:rsidP="00DF2EDD">
      <w:r>
        <w:lastRenderedPageBreak/>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34B8B7EB" w:rsidR="008D5178" w:rsidRDefault="008D5178" w:rsidP="00DF2EDD">
            <w:pPr>
              <w:pStyle w:val="squish"/>
              <w:jc w:val="center"/>
            </w:pPr>
            <w:r>
              <w:t>2.0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8D5178" w14:paraId="402208B9" w14:textId="77777777" w:rsidTr="00965A46">
        <w:trPr>
          <w:jc w:val="center"/>
        </w:trPr>
        <w:tc>
          <w:tcPr>
            <w:tcW w:w="1128" w:type="dxa"/>
            <w:vAlign w:val="center"/>
          </w:tcPr>
          <w:p w14:paraId="5B148E53" w14:textId="77777777" w:rsidR="008D5178" w:rsidRDefault="008D5178" w:rsidP="00DF2EDD">
            <w:pPr>
              <w:pStyle w:val="squish"/>
              <w:jc w:val="center"/>
            </w:pPr>
            <w:r>
              <w:t>Mode 3</w:t>
            </w:r>
          </w:p>
        </w:tc>
        <w:tc>
          <w:tcPr>
            <w:tcW w:w="716" w:type="dxa"/>
            <w:tcBorders>
              <w:right w:val="single" w:sz="12" w:space="0" w:color="auto"/>
            </w:tcBorders>
            <w:vAlign w:val="center"/>
          </w:tcPr>
          <w:p w14:paraId="3EA4FB91" w14:textId="77777777" w:rsidR="008D5178" w:rsidRDefault="008D5178" w:rsidP="00DF2EDD">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5A53B55A" w14:textId="3CF1C1F6" w:rsidR="008D5178" w:rsidRDefault="008D5178" w:rsidP="00DF2EDD">
            <w:pPr>
              <w:pStyle w:val="squish"/>
              <w:jc w:val="center"/>
            </w:pPr>
            <w:r>
              <w:t>2.07</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8D5178" w:rsidRPr="006B55D9" w:rsidRDefault="008D5178" w:rsidP="00DF2EDD">
            <w:pPr>
              <w:pStyle w:val="squish"/>
              <w:jc w:val="center"/>
            </w:pPr>
            <w:r>
              <w:t>1.4%</w:t>
            </w:r>
          </w:p>
        </w:tc>
      </w:tr>
      <w:tr w:rsidR="008D5178" w14:paraId="7812419A" w14:textId="77777777" w:rsidTr="00965A46">
        <w:trPr>
          <w:jc w:val="center"/>
        </w:trPr>
        <w:tc>
          <w:tcPr>
            <w:tcW w:w="1128" w:type="dxa"/>
            <w:vAlign w:val="center"/>
          </w:tcPr>
          <w:p w14:paraId="74B5810A" w14:textId="77777777" w:rsidR="008D5178" w:rsidRPr="00122204" w:rsidRDefault="008D5178" w:rsidP="00DF2EDD">
            <w:pPr>
              <w:pStyle w:val="squish"/>
              <w:jc w:val="center"/>
              <w:rPr>
                <w:b/>
              </w:rPr>
            </w:pPr>
            <w:r w:rsidRPr="00122204">
              <w:rPr>
                <w:b/>
              </w:rPr>
              <w:t>Mode 4</w:t>
            </w:r>
          </w:p>
        </w:tc>
        <w:tc>
          <w:tcPr>
            <w:tcW w:w="716" w:type="dxa"/>
            <w:tcBorders>
              <w:right w:val="single" w:sz="12" w:space="0" w:color="auto"/>
            </w:tcBorders>
            <w:vAlign w:val="center"/>
          </w:tcPr>
          <w:p w14:paraId="722442AF" w14:textId="77777777" w:rsidR="008D5178" w:rsidRDefault="008D5178" w:rsidP="00DF2EDD">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741F1CB2" w14:textId="1CC129E9" w:rsidR="008D5178" w:rsidRDefault="008D5178" w:rsidP="00DF2EDD">
            <w:pPr>
              <w:pStyle w:val="squish"/>
              <w:jc w:val="center"/>
            </w:pPr>
            <w:r>
              <w:t>2.49</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8D5178" w:rsidRPr="006B55D9" w:rsidRDefault="008D5178" w:rsidP="00DF2EDD">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8D5178" w14:paraId="679FF7AE" w14:textId="77777777" w:rsidTr="00965A46">
        <w:trPr>
          <w:jc w:val="center"/>
        </w:trPr>
        <w:tc>
          <w:tcPr>
            <w:tcW w:w="1128" w:type="dxa"/>
            <w:vAlign w:val="center"/>
          </w:tcPr>
          <w:p w14:paraId="639324DC" w14:textId="77777777" w:rsidR="008D5178" w:rsidRDefault="008D5178" w:rsidP="00DF2EDD">
            <w:pPr>
              <w:pStyle w:val="squish"/>
              <w:jc w:val="center"/>
            </w:pPr>
            <w:r>
              <w:t>Mode 6</w:t>
            </w:r>
          </w:p>
        </w:tc>
        <w:tc>
          <w:tcPr>
            <w:tcW w:w="716" w:type="dxa"/>
            <w:tcBorders>
              <w:right w:val="single" w:sz="12" w:space="0" w:color="auto"/>
            </w:tcBorders>
            <w:vAlign w:val="center"/>
          </w:tcPr>
          <w:p w14:paraId="1EF9FB45" w14:textId="77777777" w:rsidR="008D5178" w:rsidRDefault="008D5178" w:rsidP="00DF2EDD">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77293664" w14:textId="4A7A8946" w:rsidR="008D5178" w:rsidRDefault="008D5178" w:rsidP="00DF2EDD">
            <w:pPr>
              <w:pStyle w:val="squish"/>
              <w:jc w:val="center"/>
            </w:pPr>
            <w:r>
              <w:t>2.50</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8D5178" w:rsidRPr="006B55D9" w:rsidRDefault="008D5178" w:rsidP="00DF2EDD">
            <w:pPr>
              <w:pStyle w:val="squish"/>
              <w:jc w:val="center"/>
            </w:pPr>
            <w:r>
              <w:t>1.6%</w:t>
            </w:r>
          </w:p>
        </w:tc>
      </w:tr>
      <w:tr w:rsidR="008D5178" w14:paraId="6D79DC1D" w14:textId="77777777" w:rsidTr="00965A46">
        <w:trPr>
          <w:jc w:val="center"/>
        </w:trPr>
        <w:tc>
          <w:tcPr>
            <w:tcW w:w="1128" w:type="dxa"/>
            <w:vAlign w:val="center"/>
          </w:tcPr>
          <w:p w14:paraId="7EEDCCE9" w14:textId="77777777" w:rsidR="008D5178" w:rsidRPr="00122204" w:rsidRDefault="008D5178" w:rsidP="00DF2EDD">
            <w:pPr>
              <w:pStyle w:val="squish"/>
              <w:jc w:val="center"/>
              <w:rPr>
                <w:b/>
              </w:rPr>
            </w:pPr>
            <w:r w:rsidRPr="00122204">
              <w:rPr>
                <w:b/>
              </w:rPr>
              <w:t>Mode 7</w:t>
            </w:r>
          </w:p>
        </w:tc>
        <w:tc>
          <w:tcPr>
            <w:tcW w:w="716" w:type="dxa"/>
            <w:tcBorders>
              <w:right w:val="single" w:sz="12" w:space="0" w:color="auto"/>
            </w:tcBorders>
            <w:vAlign w:val="center"/>
          </w:tcPr>
          <w:p w14:paraId="03DB0CC5" w14:textId="77777777" w:rsidR="008D5178" w:rsidRDefault="008D5178" w:rsidP="00DF2EDD">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5859A71" w14:textId="4784B809" w:rsidR="008D5178" w:rsidRDefault="008D5178" w:rsidP="00DF2EDD">
            <w:pPr>
              <w:pStyle w:val="squish"/>
              <w:jc w:val="center"/>
            </w:pPr>
            <w:r>
              <w:t>2.82</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8D5178" w:rsidRPr="006B55D9" w:rsidRDefault="008D5178" w:rsidP="00DF2EDD">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0C6933AA" w:rsidR="008D5178" w:rsidRDefault="008D5178" w:rsidP="00DF2EDD">
            <w:pPr>
              <w:pStyle w:val="squish"/>
              <w:jc w:val="center"/>
            </w:pPr>
            <w:r>
              <w:t>3.14</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8D5178" w14:paraId="57F2A0E1" w14:textId="77777777" w:rsidTr="00965A46">
        <w:trPr>
          <w:jc w:val="center"/>
        </w:trPr>
        <w:tc>
          <w:tcPr>
            <w:tcW w:w="1128" w:type="dxa"/>
            <w:vAlign w:val="center"/>
          </w:tcPr>
          <w:p w14:paraId="472B7151" w14:textId="77777777" w:rsidR="008D5178" w:rsidRPr="00652B2A" w:rsidRDefault="008D5178" w:rsidP="00DF2EDD">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8D5178" w:rsidRDefault="008D5178" w:rsidP="00DF2EDD">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6D0D8FAE" w14:textId="49C450CE" w:rsidR="008D5178" w:rsidRDefault="008D5178" w:rsidP="00DF2EDD">
            <w:pPr>
              <w:pStyle w:val="squish"/>
              <w:jc w:val="center"/>
            </w:pPr>
            <w:r>
              <w:t>3.63</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8D5178" w:rsidRPr="006B55D9" w:rsidRDefault="008D5178" w:rsidP="00DF2EDD">
            <w:pPr>
              <w:pStyle w:val="squish"/>
              <w:jc w:val="center"/>
            </w:pPr>
            <w:r>
              <w:t>2.0%</w:t>
            </w:r>
          </w:p>
        </w:tc>
      </w:tr>
      <w:tr w:rsidR="008D5178" w14:paraId="31574A0E" w14:textId="77777777" w:rsidTr="00965A46">
        <w:trPr>
          <w:jc w:val="center"/>
        </w:trPr>
        <w:tc>
          <w:tcPr>
            <w:tcW w:w="1128" w:type="dxa"/>
            <w:vAlign w:val="center"/>
          </w:tcPr>
          <w:p w14:paraId="1212B1CE" w14:textId="77777777" w:rsidR="008D5178" w:rsidRPr="00652B2A" w:rsidRDefault="008D5178" w:rsidP="00DF2EDD">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8D5178" w:rsidRDefault="008D5178" w:rsidP="00DF2EDD">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7FDB7BBF" w14:textId="6C05177D" w:rsidR="008D5178" w:rsidRDefault="008D5178" w:rsidP="00DF2EDD">
            <w:pPr>
              <w:pStyle w:val="squish"/>
              <w:jc w:val="center"/>
            </w:pPr>
            <w:r>
              <w:t>3.63</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8D5178" w:rsidRDefault="008D5178" w:rsidP="00DF2EDD">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5580E55" w14:textId="3788FC50" w:rsidR="00EF1F8B" w:rsidRPr="004A1CEF" w:rsidRDefault="004A1CEF" w:rsidP="00DF2EDD">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3</w:t>
      </w:r>
      <w:r w:rsidR="00965A46">
        <w:rPr>
          <w:noProof/>
        </w:rPr>
        <w:fldChar w:fldCharType="end"/>
      </w:r>
      <w:r w:rsidRPr="004A1CEF">
        <w:t xml:space="preserve">: </w:t>
      </w:r>
      <w:r w:rsidR="00EF1F8B" w:rsidRPr="004A1CEF">
        <w:t>Connectivity at discontinuous joints</w:t>
      </w:r>
    </w:p>
    <w:p w14:paraId="3E2A9FD5" w14:textId="77777777" w:rsidR="00BF159E" w:rsidRDefault="00BF159E" w:rsidP="00DF2EDD">
      <w:pPr>
        <w:pStyle w:val="Heading3"/>
      </w:pPr>
      <w:r>
        <w:lastRenderedPageBreak/>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e reduction of the truck to a SDOF system collapses the spatial distribution of wheel loads to a single point load.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44276C3" w14:textId="44433942"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DF2EDD"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DF2EDD">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77777777" w:rsidR="009A0D55" w:rsidRDefault="004A1CEF" w:rsidP="00DF2EDD">
      <w:r>
        <w:t xml:space="preserve">According the PSD estimate of </w:t>
      </w:r>
      <w:r w:rsidR="00BD6DB7" w:rsidRPr="006B2462">
        <w:t>truck acceleration records</w:t>
      </w:r>
      <w:r>
        <w:t>, the</w:t>
      </w:r>
      <w:r w:rsidR="00BD6DB7" w:rsidRPr="006B2462">
        <w:t xml:space="preserve"> first mode of vibration </w:t>
      </w:r>
      <w:r>
        <w:t>occurs at</w:t>
      </w:r>
      <w:r w:rsidR="00BD6DB7" w:rsidRPr="006B2462">
        <w:t xml:space="preserve"> 2.</w:t>
      </w:r>
      <w:r w:rsidR="00BD6DB7">
        <w:t>8</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DF2EDD"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DF2EDD">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5F05695A" w14:textId="76AB0ECE" w:rsidR="00C53BF7"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p>
    <w:p w14:paraId="6DA796CE" w14:textId="77777777" w:rsidR="00172635" w:rsidRDefault="00172635" w:rsidP="00DF2EDD">
      <w:pPr>
        <w:keepNext/>
      </w:pPr>
      <w:r>
        <w:rPr>
          <w:noProof/>
        </w:rPr>
        <w:lastRenderedPageBreak/>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5151595E" w14:textId="33599A0A" w:rsidR="00172635" w:rsidRDefault="00172635" w:rsidP="00DF2EDD">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4</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416876D3" w14:textId="6D63E8C2" w:rsidR="00F11EF7" w:rsidRDefault="00F11EF7"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5</w:t>
      </w:r>
      <w:r w:rsidR="003677FC">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25B9A955"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 xml:space="preserve">the mass, stiffness and damping of the vehicle model was adjusted. Damping ratios of 5, 7, 10 and 20 percent were investigated. Mass and stiffness were increased (while maintaining 2.9 Hz frequency) but they were ultimately bounded by the field measurements, and therefore, were </w:t>
      </w:r>
      <w:r>
        <w:lastRenderedPageBreak/>
        <w:t>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77777777" w:rsidR="009C25A3" w:rsidRDefault="00CA6DFB" w:rsidP="00DF2EDD">
                  <w:pPr>
                    <w:pStyle w:val="squish"/>
                    <w:jc w:val="center"/>
                  </w:pPr>
                  <w:r>
                    <w:t>36</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7777777" w:rsidR="009C25A3" w:rsidRDefault="00CA6DFB" w:rsidP="00DF2EDD">
                  <w:pPr>
                    <w:pStyle w:val="squish"/>
                    <w:jc w:val="center"/>
                  </w:pPr>
                  <w:r>
                    <w:t>429 (10%)</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77777777" w:rsidR="009C25A3" w:rsidRDefault="000537B3" w:rsidP="00DF2EDD">
                  <w:pPr>
                    <w:pStyle w:val="squish"/>
                    <w:jc w:val="center"/>
                  </w:pPr>
                  <w:r>
                    <w:t>116.55</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77777777" w:rsidR="003F01CB" w:rsidRDefault="00C12B2A" w:rsidP="00DF2EDD">
                  <w:pPr>
                    <w:pStyle w:val="squish"/>
                    <w:jc w:val="center"/>
                  </w:pPr>
                  <w:r>
                    <w:t>0.005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1D95AF2" w:rsidR="00A14F77" w:rsidRDefault="0003154C" w:rsidP="00DF2EDD">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r w:rsidR="001D1E9E">
        <w:t>Vehicle speed was set to 715 in/sec (18.2 m/s).</w:t>
      </w:r>
    </w:p>
    <w:p w14:paraId="18F379A4" w14:textId="77777777" w:rsidR="0014797F" w:rsidRDefault="003677FC" w:rsidP="00DF2EDD">
      <w:pPr>
        <w:keepNext/>
      </w:pPr>
      <w:r>
        <w:rPr>
          <w:noProof/>
        </w:rPr>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F8E523B" w14:textId="4105008A" w:rsidR="00DB4522"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6</w:t>
      </w:r>
      <w:r w:rsidR="003677FC">
        <w:rPr>
          <w:noProof/>
        </w:rPr>
        <w:fldChar w:fldCharType="end"/>
      </w:r>
      <w:r>
        <w:t>: Truck vertical acceleration (simulation vs. experimental)</w:t>
      </w:r>
    </w:p>
    <w:p w14:paraId="21F5907B" w14:textId="77777777" w:rsidR="0014797F" w:rsidRDefault="009B2F12" w:rsidP="00DF2EDD">
      <w:pPr>
        <w:keepNext/>
      </w:pPr>
      <w:r>
        <w:rPr>
          <w:noProof/>
        </w:rPr>
        <w:lastRenderedPageBreak/>
        <w:drawing>
          <wp:inline distT="0" distB="0" distL="0" distR="0" wp14:anchorId="2F4B5503" wp14:editId="66851643">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64B47980" w14:textId="30D1D785" w:rsidR="0014797F"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7</w:t>
      </w:r>
      <w:r w:rsidR="003677FC">
        <w:rPr>
          <w:noProof/>
        </w:rPr>
        <w:fldChar w:fldCharType="end"/>
      </w:r>
      <w:r>
        <w:t>: Bridge vertical acceleration at midspan of span 3</w:t>
      </w:r>
    </w:p>
    <w:p w14:paraId="7AA613E4" w14:textId="77777777" w:rsidR="00CA6DFB" w:rsidRDefault="009B2F12" w:rsidP="00DF2EDD">
      <w:pPr>
        <w:keepNext/>
      </w:pPr>
      <w:r>
        <w:rPr>
          <w:noProof/>
        </w:rPr>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5055FD59" w14:textId="703A12DD" w:rsidR="00C55158" w:rsidRDefault="00CA6DFB" w:rsidP="00DF2EDD">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48</w:t>
      </w:r>
      <w:r w:rsidR="003B4BA6">
        <w:rPr>
          <w:noProof/>
        </w:rPr>
        <w:fldChar w:fldCharType="end"/>
      </w:r>
      <w:r>
        <w:t>: Bridge vertical acceleration at midspan of span 7</w:t>
      </w:r>
    </w:p>
    <w:p w14:paraId="0DE5325A" w14:textId="36EB6CF6" w:rsidR="00D275D4" w:rsidRDefault="0003154C" w:rsidP="00DF2EDD">
      <w:r>
        <w:t xml:space="preserve">These simulation results demonstrate the model’s capability of simulating vehicle-bridge interaction and the role of roadway profile on that interaction. </w:t>
      </w:r>
    </w:p>
    <w:p w14:paraId="00BFE80C" w14:textId="5490EF71" w:rsidR="00F42DB5" w:rsidRDefault="00F42DB5" w:rsidP="00DF2EDD">
      <w:pPr>
        <w:pStyle w:val="Heading3"/>
      </w:pPr>
      <w:r>
        <w:lastRenderedPageBreak/>
        <w:t>Simulated Amplification</w:t>
      </w:r>
    </w:p>
    <w:p w14:paraId="573EB37E" w14:textId="69B3F7F2" w:rsidR="00F42DB5" w:rsidRDefault="00E72AFB" w:rsidP="00F42DB5">
      <w:r>
        <w:t xml:space="preserve">The simulations presented above wer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6F4CC3DD" w14:textId="74EDAD5D" w:rsidR="001D1E9E" w:rsidRDefault="001D1E9E" w:rsidP="001D1E9E">
      <w:pPr>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5D20BE92" w14:textId="4D38355B" w:rsidR="001D1E9E" w:rsidRDefault="001D1E9E" w:rsidP="001D1E9E">
      <w:r>
        <w:lastRenderedPageBreak/>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101C6341" w14:textId="726929BF"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9</w:t>
      </w:r>
      <w:r w:rsidR="00965A46">
        <w:rPr>
          <w:noProof/>
        </w:rPr>
        <w:fldChar w:fldCharType="end"/>
      </w:r>
      <w:r>
        <w:t>: Maximum Displacement Amplification for Varying Speeds</w:t>
      </w:r>
    </w:p>
    <w:p w14:paraId="2CC95334" w14:textId="77777777" w:rsidR="00D275D4" w:rsidRDefault="0003154C" w:rsidP="00D275D4">
      <w:pPr>
        <w:pStyle w:val="Heading3"/>
      </w:pPr>
      <w:bookmarkStart w:id="15" w:name="_Toc536017952"/>
      <w:r>
        <w:t xml:space="preserve">Test </w:t>
      </w:r>
      <w:r w:rsidR="00D275D4">
        <w:t>Conclusions</w:t>
      </w:r>
      <w:bookmarkEnd w:id="15"/>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504E1EE6" w14:textId="0B9A219E"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t>
      </w:r>
      <w:r>
        <w:lastRenderedPageBreak/>
        <w:t xml:space="preserve">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A1B9A" w14:textId="77777777" w:rsidR="00CD4C38" w:rsidRDefault="00CD4C38" w:rsidP="004C7F36">
      <w:pPr>
        <w:spacing w:before="0" w:line="240" w:lineRule="auto"/>
      </w:pPr>
      <w:r>
        <w:separator/>
      </w:r>
    </w:p>
  </w:endnote>
  <w:endnote w:type="continuationSeparator" w:id="0">
    <w:p w14:paraId="40C5E7BE" w14:textId="77777777" w:rsidR="00CD4C38" w:rsidRDefault="00CD4C38"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DF2EDD" w:rsidRDefault="00DF2EDD">
    <w:pPr>
      <w:pStyle w:val="Footer"/>
      <w:jc w:val="right"/>
    </w:pPr>
  </w:p>
  <w:p w14:paraId="780C2357" w14:textId="77777777" w:rsidR="00DF2EDD" w:rsidRDefault="00DF2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60EBE" w14:textId="77777777" w:rsidR="00CD4C38" w:rsidRDefault="00CD4C38" w:rsidP="004C7F36">
      <w:pPr>
        <w:spacing w:before="0" w:line="240" w:lineRule="auto"/>
      </w:pPr>
      <w:r>
        <w:separator/>
      </w:r>
    </w:p>
  </w:footnote>
  <w:footnote w:type="continuationSeparator" w:id="0">
    <w:p w14:paraId="0BBE1954" w14:textId="77777777" w:rsidR="00CD4C38" w:rsidRDefault="00CD4C38"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DF2EDD" w:rsidRDefault="00DF2ED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DF2EDD" w:rsidRDefault="00DF2E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0"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4"/>
  </w:num>
  <w:num w:numId="4">
    <w:abstractNumId w:val="16"/>
  </w:num>
  <w:num w:numId="5">
    <w:abstractNumId w:val="9"/>
  </w:num>
  <w:num w:numId="6">
    <w:abstractNumId w:val="21"/>
  </w:num>
  <w:num w:numId="7">
    <w:abstractNumId w:val="5"/>
  </w:num>
  <w:num w:numId="8">
    <w:abstractNumId w:val="2"/>
  </w:num>
  <w:num w:numId="9">
    <w:abstractNumId w:val="0"/>
  </w:num>
  <w:num w:numId="10">
    <w:abstractNumId w:val="6"/>
  </w:num>
  <w:num w:numId="11">
    <w:abstractNumId w:val="19"/>
  </w:num>
  <w:num w:numId="12">
    <w:abstractNumId w:val="1"/>
  </w:num>
  <w:num w:numId="13">
    <w:abstractNumId w:val="18"/>
  </w:num>
  <w:num w:numId="14">
    <w:abstractNumId w:val="3"/>
  </w:num>
  <w:num w:numId="15">
    <w:abstractNumId w:val="14"/>
  </w:num>
  <w:num w:numId="16">
    <w:abstractNumId w:val="15"/>
  </w:num>
  <w:num w:numId="17">
    <w:abstractNumId w:val="12"/>
  </w:num>
  <w:num w:numId="18">
    <w:abstractNumId w:val="8"/>
  </w:num>
  <w:num w:numId="19">
    <w:abstractNumId w:val="4"/>
  </w:num>
  <w:num w:numId="20">
    <w:abstractNumId w:val="10"/>
  </w:num>
  <w:num w:numId="21">
    <w:abstractNumId w:val="7"/>
  </w:num>
  <w:num w:numId="22">
    <w:abstractNumId w:val="20"/>
  </w:num>
  <w:num w:numId="23">
    <w:abstractNumId w:val="2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3BBA"/>
    <w:rsid w:val="00094060"/>
    <w:rsid w:val="00095F2D"/>
    <w:rsid w:val="000A28B8"/>
    <w:rsid w:val="000A53E2"/>
    <w:rsid w:val="000A5537"/>
    <w:rsid w:val="000A6FFF"/>
    <w:rsid w:val="000B0AB5"/>
    <w:rsid w:val="000B3C89"/>
    <w:rsid w:val="000B3F77"/>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369D3"/>
    <w:rsid w:val="00140FB4"/>
    <w:rsid w:val="00145839"/>
    <w:rsid w:val="0014797F"/>
    <w:rsid w:val="00155CC5"/>
    <w:rsid w:val="00155E45"/>
    <w:rsid w:val="001561B3"/>
    <w:rsid w:val="001606F9"/>
    <w:rsid w:val="0016108C"/>
    <w:rsid w:val="00162C63"/>
    <w:rsid w:val="00165950"/>
    <w:rsid w:val="00166DBE"/>
    <w:rsid w:val="00170818"/>
    <w:rsid w:val="00170A6F"/>
    <w:rsid w:val="00171EB0"/>
    <w:rsid w:val="00172635"/>
    <w:rsid w:val="00174C40"/>
    <w:rsid w:val="0017600A"/>
    <w:rsid w:val="001812F8"/>
    <w:rsid w:val="00182439"/>
    <w:rsid w:val="00183813"/>
    <w:rsid w:val="00194824"/>
    <w:rsid w:val="001958A7"/>
    <w:rsid w:val="001A2036"/>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2168F"/>
    <w:rsid w:val="00235597"/>
    <w:rsid w:val="00241D2A"/>
    <w:rsid w:val="002459A6"/>
    <w:rsid w:val="00246EFB"/>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D38"/>
    <w:rsid w:val="002E4FA2"/>
    <w:rsid w:val="002E71DE"/>
    <w:rsid w:val="002F1BF4"/>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592C"/>
    <w:rsid w:val="00436C56"/>
    <w:rsid w:val="00437B77"/>
    <w:rsid w:val="00440EDD"/>
    <w:rsid w:val="004433FA"/>
    <w:rsid w:val="0044423C"/>
    <w:rsid w:val="00461EB8"/>
    <w:rsid w:val="004649CC"/>
    <w:rsid w:val="00467B3D"/>
    <w:rsid w:val="004703CD"/>
    <w:rsid w:val="00471215"/>
    <w:rsid w:val="00472365"/>
    <w:rsid w:val="0047551C"/>
    <w:rsid w:val="00477C70"/>
    <w:rsid w:val="0048509D"/>
    <w:rsid w:val="00487F43"/>
    <w:rsid w:val="004919CF"/>
    <w:rsid w:val="00493930"/>
    <w:rsid w:val="00496B8E"/>
    <w:rsid w:val="004A144D"/>
    <w:rsid w:val="004A1CEF"/>
    <w:rsid w:val="004A34CB"/>
    <w:rsid w:val="004A40D7"/>
    <w:rsid w:val="004A41CE"/>
    <w:rsid w:val="004A5C76"/>
    <w:rsid w:val="004C0302"/>
    <w:rsid w:val="004C1CCB"/>
    <w:rsid w:val="004C3D76"/>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6973"/>
    <w:rsid w:val="005172D1"/>
    <w:rsid w:val="00517F4D"/>
    <w:rsid w:val="00520DF0"/>
    <w:rsid w:val="00522F0B"/>
    <w:rsid w:val="00524D63"/>
    <w:rsid w:val="00527673"/>
    <w:rsid w:val="00532AF1"/>
    <w:rsid w:val="0053460E"/>
    <w:rsid w:val="00535CE5"/>
    <w:rsid w:val="00540758"/>
    <w:rsid w:val="0054692B"/>
    <w:rsid w:val="00550D12"/>
    <w:rsid w:val="00554068"/>
    <w:rsid w:val="0055459B"/>
    <w:rsid w:val="005604F5"/>
    <w:rsid w:val="00561361"/>
    <w:rsid w:val="00563D23"/>
    <w:rsid w:val="005806B0"/>
    <w:rsid w:val="00586742"/>
    <w:rsid w:val="005873A5"/>
    <w:rsid w:val="00587BDB"/>
    <w:rsid w:val="00594561"/>
    <w:rsid w:val="00594A3E"/>
    <w:rsid w:val="0059608B"/>
    <w:rsid w:val="005968D6"/>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220FB"/>
    <w:rsid w:val="006251EF"/>
    <w:rsid w:val="00630909"/>
    <w:rsid w:val="006311A9"/>
    <w:rsid w:val="0063173D"/>
    <w:rsid w:val="00631F33"/>
    <w:rsid w:val="00632D06"/>
    <w:rsid w:val="006340E1"/>
    <w:rsid w:val="00634E4E"/>
    <w:rsid w:val="006360FD"/>
    <w:rsid w:val="0063736A"/>
    <w:rsid w:val="00637D0A"/>
    <w:rsid w:val="00641A32"/>
    <w:rsid w:val="00647C78"/>
    <w:rsid w:val="00652B2A"/>
    <w:rsid w:val="006535A6"/>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40132"/>
    <w:rsid w:val="007424FF"/>
    <w:rsid w:val="00743482"/>
    <w:rsid w:val="00750E76"/>
    <w:rsid w:val="00757711"/>
    <w:rsid w:val="00757B37"/>
    <w:rsid w:val="00760C60"/>
    <w:rsid w:val="007623BB"/>
    <w:rsid w:val="007643FA"/>
    <w:rsid w:val="00766D74"/>
    <w:rsid w:val="00770168"/>
    <w:rsid w:val="00772959"/>
    <w:rsid w:val="0078412B"/>
    <w:rsid w:val="00784EC2"/>
    <w:rsid w:val="00786A18"/>
    <w:rsid w:val="00787764"/>
    <w:rsid w:val="00791406"/>
    <w:rsid w:val="00792E79"/>
    <w:rsid w:val="00793162"/>
    <w:rsid w:val="00793192"/>
    <w:rsid w:val="0079677B"/>
    <w:rsid w:val="007B048D"/>
    <w:rsid w:val="007B2D6A"/>
    <w:rsid w:val="007B4150"/>
    <w:rsid w:val="007B48A8"/>
    <w:rsid w:val="007B4CB4"/>
    <w:rsid w:val="007B4CBE"/>
    <w:rsid w:val="007C0160"/>
    <w:rsid w:val="007C0FDD"/>
    <w:rsid w:val="007C3E3E"/>
    <w:rsid w:val="007C4F48"/>
    <w:rsid w:val="007C5362"/>
    <w:rsid w:val="007D40B4"/>
    <w:rsid w:val="007D4AD3"/>
    <w:rsid w:val="007D4F85"/>
    <w:rsid w:val="007D7D77"/>
    <w:rsid w:val="007E52F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57B6E"/>
    <w:rsid w:val="0086242D"/>
    <w:rsid w:val="00864BCE"/>
    <w:rsid w:val="0087255E"/>
    <w:rsid w:val="00880CB6"/>
    <w:rsid w:val="00882542"/>
    <w:rsid w:val="0088407D"/>
    <w:rsid w:val="00892862"/>
    <w:rsid w:val="008941E8"/>
    <w:rsid w:val="00895689"/>
    <w:rsid w:val="008A062F"/>
    <w:rsid w:val="008B2233"/>
    <w:rsid w:val="008B3DC7"/>
    <w:rsid w:val="008B5610"/>
    <w:rsid w:val="008B7CAE"/>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13F9"/>
    <w:rsid w:val="00A76799"/>
    <w:rsid w:val="00A77260"/>
    <w:rsid w:val="00A801E4"/>
    <w:rsid w:val="00A96B6C"/>
    <w:rsid w:val="00AA548C"/>
    <w:rsid w:val="00AA7A2B"/>
    <w:rsid w:val="00AB3CB3"/>
    <w:rsid w:val="00AB4B7D"/>
    <w:rsid w:val="00AB4ED6"/>
    <w:rsid w:val="00AC11A5"/>
    <w:rsid w:val="00AC535D"/>
    <w:rsid w:val="00AC6901"/>
    <w:rsid w:val="00AD3741"/>
    <w:rsid w:val="00AD70DE"/>
    <w:rsid w:val="00AE07AA"/>
    <w:rsid w:val="00AE0F16"/>
    <w:rsid w:val="00AE2838"/>
    <w:rsid w:val="00AE3217"/>
    <w:rsid w:val="00AE6BA0"/>
    <w:rsid w:val="00B074A0"/>
    <w:rsid w:val="00B117C7"/>
    <w:rsid w:val="00B125D4"/>
    <w:rsid w:val="00B132EE"/>
    <w:rsid w:val="00B14A85"/>
    <w:rsid w:val="00B17374"/>
    <w:rsid w:val="00B17AC0"/>
    <w:rsid w:val="00B23FA8"/>
    <w:rsid w:val="00B24191"/>
    <w:rsid w:val="00B25396"/>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9530E"/>
    <w:rsid w:val="00BA286D"/>
    <w:rsid w:val="00BA5326"/>
    <w:rsid w:val="00BA6ECA"/>
    <w:rsid w:val="00BB19CD"/>
    <w:rsid w:val="00BB2F61"/>
    <w:rsid w:val="00BB2F8A"/>
    <w:rsid w:val="00BB4C81"/>
    <w:rsid w:val="00BB6BC6"/>
    <w:rsid w:val="00BC0423"/>
    <w:rsid w:val="00BC7606"/>
    <w:rsid w:val="00BD6DA2"/>
    <w:rsid w:val="00BD6DB7"/>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4C38"/>
    <w:rsid w:val="00CD55DE"/>
    <w:rsid w:val="00CE0102"/>
    <w:rsid w:val="00CF14A4"/>
    <w:rsid w:val="00CF627F"/>
    <w:rsid w:val="00CF6F8A"/>
    <w:rsid w:val="00CF7401"/>
    <w:rsid w:val="00CF7C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E0E9F"/>
    <w:rsid w:val="00DE13FB"/>
    <w:rsid w:val="00DE3A7E"/>
    <w:rsid w:val="00DF0C77"/>
    <w:rsid w:val="00DF2EDD"/>
    <w:rsid w:val="00DF4811"/>
    <w:rsid w:val="00E01D52"/>
    <w:rsid w:val="00E02FA6"/>
    <w:rsid w:val="00E077D1"/>
    <w:rsid w:val="00E1056B"/>
    <w:rsid w:val="00E113ED"/>
    <w:rsid w:val="00E25DCB"/>
    <w:rsid w:val="00E26C5B"/>
    <w:rsid w:val="00E26DF5"/>
    <w:rsid w:val="00E3098F"/>
    <w:rsid w:val="00E31D67"/>
    <w:rsid w:val="00E33E2E"/>
    <w:rsid w:val="00E36645"/>
    <w:rsid w:val="00E3731E"/>
    <w:rsid w:val="00E4042C"/>
    <w:rsid w:val="00E40B48"/>
    <w:rsid w:val="00E41109"/>
    <w:rsid w:val="00E42662"/>
    <w:rsid w:val="00E42CE6"/>
    <w:rsid w:val="00E44CFB"/>
    <w:rsid w:val="00E53638"/>
    <w:rsid w:val="00E5686A"/>
    <w:rsid w:val="00E6013D"/>
    <w:rsid w:val="00E62E4A"/>
    <w:rsid w:val="00E6781A"/>
    <w:rsid w:val="00E70A02"/>
    <w:rsid w:val="00E72239"/>
    <w:rsid w:val="00E72AFB"/>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808"/>
    <w:rsid w:val="00F5355A"/>
    <w:rsid w:val="00F556D4"/>
    <w:rsid w:val="00F56BA1"/>
    <w:rsid w:val="00F60772"/>
    <w:rsid w:val="00F60B64"/>
    <w:rsid w:val="00F735F5"/>
    <w:rsid w:val="00F760FC"/>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1.jpg"/><Relationship Id="rId42" Type="http://schemas.openxmlformats.org/officeDocument/2006/relationships/chart" Target="charts/chart1.xml"/><Relationship Id="rId63" Type="http://schemas.openxmlformats.org/officeDocument/2006/relationships/image" Target="media/image45.emf"/><Relationship Id="rId84" Type="http://schemas.openxmlformats.org/officeDocument/2006/relationships/image" Target="media/image64.png"/><Relationship Id="rId16" Type="http://schemas.openxmlformats.org/officeDocument/2006/relationships/image" Target="media/image6.png"/><Relationship Id="rId107" Type="http://schemas.openxmlformats.org/officeDocument/2006/relationships/image" Target="media/image86.emf"/><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chart" Target="charts/chart8.xml"/><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emf"/><Relationship Id="rId123" Type="http://schemas.openxmlformats.org/officeDocument/2006/relationships/chart" Target="charts/chart11.xml"/><Relationship Id="rId128" Type="http://schemas.openxmlformats.org/officeDocument/2006/relationships/chart" Target="charts/chart16.xml"/><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6.emf"/><Relationship Id="rId69" Type="http://schemas.openxmlformats.org/officeDocument/2006/relationships/image" Target="media/image49.png"/><Relationship Id="rId113" Type="http://schemas.openxmlformats.org/officeDocument/2006/relationships/image" Target="media/image92.emf"/><Relationship Id="rId118" Type="http://schemas.openxmlformats.org/officeDocument/2006/relationships/image" Target="media/image97.png"/><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chart" Target="charts/chart12.xml"/><Relationship Id="rId129" Type="http://schemas.openxmlformats.org/officeDocument/2006/relationships/chart" Target="charts/chart17.xml"/><Relationship Id="rId54" Type="http://schemas.openxmlformats.org/officeDocument/2006/relationships/image" Target="media/image37.emf"/><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G"/><Relationship Id="rId49" Type="http://schemas.openxmlformats.org/officeDocument/2006/relationships/image" Target="media/image32.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3.xml"/><Relationship Id="rId60" Type="http://schemas.openxmlformats.org/officeDocument/2006/relationships/image" Target="media/image42.emf"/><Relationship Id="rId65" Type="http://schemas.openxmlformats.org/officeDocument/2006/relationships/chart" Target="charts/chart9.xml"/><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chart" Target="charts/chart18.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88.emf"/><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6.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chart" Target="charts/chart13.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chart" Target="charts/chart19.xml"/><Relationship Id="rId61" Type="http://schemas.openxmlformats.org/officeDocument/2006/relationships/image" Target="media/image43.emf"/><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7.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4.xml"/><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2.emf"/><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jpe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10.xml"/><Relationship Id="rId116" Type="http://schemas.openxmlformats.org/officeDocument/2006/relationships/image" Target="media/image95.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4.emf"/><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0.emf"/><Relationship Id="rId106" Type="http://schemas.openxmlformats.org/officeDocument/2006/relationships/image" Target="media/image85.emf"/><Relationship Id="rId127" Type="http://schemas.openxmlformats.org/officeDocument/2006/relationships/chart" Target="charts/chart15.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52" Type="http://schemas.openxmlformats.org/officeDocument/2006/relationships/image" Target="media/image35.png"/><Relationship Id="rId73" Type="http://schemas.openxmlformats.org/officeDocument/2006/relationships/image" Target="media/image53.emf"/><Relationship Id="rId78" Type="http://schemas.openxmlformats.org/officeDocument/2006/relationships/image" Target="media/image58.JP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6.png"/><Relationship Id="rId47" Type="http://schemas.openxmlformats.org/officeDocument/2006/relationships/chart" Target="charts/chart6.xml"/><Relationship Id="rId68" Type="http://schemas.openxmlformats.org/officeDocument/2006/relationships/image" Target="media/image48.emf"/><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B18972F-15C3-470D-9CE7-3B70C60E0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7</TotalTime>
  <Pages>96</Pages>
  <Words>15158</Words>
  <Characters>86403</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9</cp:revision>
  <dcterms:created xsi:type="dcterms:W3CDTF">2019-03-08T19:48:00Z</dcterms:created>
  <dcterms:modified xsi:type="dcterms:W3CDTF">2019-03-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